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CE42B5" w14:textId="77777777" w:rsidR="000C2987" w:rsidRPr="0039337B" w:rsidRDefault="00DB495C" w:rsidP="001D4C37">
      <w:pPr>
        <w:spacing w:line="360" w:lineRule="auto"/>
        <w:jc w:val="center"/>
        <w:rPr>
          <w:sz w:val="28"/>
          <w:szCs w:val="28"/>
          <w:lang w:val="en-GB"/>
        </w:rPr>
      </w:pPr>
      <w:r w:rsidRPr="0039337B">
        <w:rPr>
          <w:b/>
          <w:bCs/>
          <w:sz w:val="28"/>
          <w:szCs w:val="28"/>
          <w:lang w:val="en-GB"/>
        </w:rPr>
        <w:t xml:space="preserve">Non-Invasive </w:t>
      </w:r>
      <w:r w:rsidR="000C2987" w:rsidRPr="0039337B">
        <w:rPr>
          <w:b/>
          <w:bCs/>
          <w:sz w:val="28"/>
          <w:szCs w:val="28"/>
          <w:lang w:val="en-GB"/>
        </w:rPr>
        <w:t xml:space="preserve">Assessment of Mesenteric </w:t>
      </w:r>
      <w:proofErr w:type="spellStart"/>
      <w:r w:rsidR="000C2987" w:rsidRPr="0039337B">
        <w:rPr>
          <w:b/>
          <w:bCs/>
          <w:sz w:val="28"/>
          <w:szCs w:val="28"/>
          <w:lang w:val="en-GB"/>
        </w:rPr>
        <w:t>Hemodynamics</w:t>
      </w:r>
      <w:proofErr w:type="spellEnd"/>
      <w:r w:rsidR="000C2987" w:rsidRPr="0039337B">
        <w:rPr>
          <w:b/>
          <w:bCs/>
          <w:sz w:val="28"/>
          <w:szCs w:val="28"/>
          <w:lang w:val="en-GB"/>
        </w:rPr>
        <w:t xml:space="preserve"> </w:t>
      </w:r>
      <w:r w:rsidR="008E346D" w:rsidRPr="0039337B">
        <w:rPr>
          <w:b/>
          <w:bCs/>
          <w:sz w:val="28"/>
          <w:szCs w:val="28"/>
          <w:lang w:val="en-GB"/>
        </w:rPr>
        <w:t>with</w:t>
      </w:r>
      <w:r w:rsidR="000C2987" w:rsidRPr="0039337B">
        <w:rPr>
          <w:b/>
          <w:bCs/>
          <w:sz w:val="28"/>
          <w:szCs w:val="28"/>
          <w:lang w:val="en-GB"/>
        </w:rPr>
        <w:t xml:space="preserve"> 4D flow MRI</w:t>
      </w:r>
    </w:p>
    <w:p w14:paraId="4DE20AAC" w14:textId="628F9ECE" w:rsidR="000C2987" w:rsidRPr="0039337B" w:rsidRDefault="001D4C37" w:rsidP="001D4C37">
      <w:pPr>
        <w:spacing w:line="360" w:lineRule="auto"/>
        <w:jc w:val="center"/>
        <w:rPr>
          <w:b/>
          <w:bCs/>
          <w:sz w:val="28"/>
          <w:szCs w:val="28"/>
          <w:lang w:val="en-GB"/>
        </w:rPr>
      </w:pPr>
      <w:r w:rsidRPr="0039337B">
        <w:rPr>
          <w:bCs/>
          <w:sz w:val="28"/>
          <w:szCs w:val="28"/>
          <w:vertAlign w:val="superscript"/>
          <w:lang w:val="en-GB"/>
        </w:rPr>
        <w:t>1</w:t>
      </w:r>
      <w:r w:rsidR="000C2987" w:rsidRPr="0039337B">
        <w:rPr>
          <w:bCs/>
          <w:sz w:val="28"/>
          <w:szCs w:val="28"/>
          <w:lang w:val="en-GB"/>
        </w:rPr>
        <w:t>G Roberts</w:t>
      </w:r>
      <w:r w:rsidR="0039337B">
        <w:rPr>
          <w:bCs/>
          <w:sz w:val="28"/>
          <w:szCs w:val="28"/>
          <w:lang w:val="en-GB"/>
        </w:rPr>
        <w:t>;</w:t>
      </w:r>
      <w:r w:rsidR="000C2987" w:rsidRPr="0039337B">
        <w:rPr>
          <w:bCs/>
          <w:sz w:val="28"/>
          <w:szCs w:val="28"/>
          <w:vertAlign w:val="superscript"/>
          <w:lang w:val="en-GB"/>
        </w:rPr>
        <w:t xml:space="preserve"> </w:t>
      </w:r>
      <w:r w:rsidR="0039337B" w:rsidRPr="0039337B">
        <w:rPr>
          <w:bCs/>
          <w:sz w:val="28"/>
          <w:szCs w:val="28"/>
          <w:vertAlign w:val="superscript"/>
          <w:lang w:val="en-GB"/>
        </w:rPr>
        <w:t>2</w:t>
      </w:r>
      <w:r w:rsidR="0039337B" w:rsidRPr="0039337B">
        <w:rPr>
          <w:bCs/>
          <w:sz w:val="28"/>
          <w:szCs w:val="28"/>
          <w:lang w:val="en-GB"/>
        </w:rPr>
        <w:t xml:space="preserve">A </w:t>
      </w:r>
      <w:proofErr w:type="spellStart"/>
      <w:r w:rsidR="0039337B" w:rsidRPr="0039337B">
        <w:rPr>
          <w:bCs/>
          <w:sz w:val="28"/>
          <w:szCs w:val="28"/>
          <w:lang w:val="en-GB"/>
        </w:rPr>
        <w:t>Roldán-Alzate</w:t>
      </w:r>
      <w:proofErr w:type="spellEnd"/>
      <w:r w:rsidR="0039337B">
        <w:rPr>
          <w:bCs/>
          <w:sz w:val="28"/>
          <w:szCs w:val="28"/>
          <w:lang w:val="en-GB"/>
        </w:rPr>
        <w:t>;</w:t>
      </w:r>
      <w:r w:rsidR="000C2987" w:rsidRPr="0039337B">
        <w:rPr>
          <w:bCs/>
          <w:sz w:val="28"/>
          <w:szCs w:val="28"/>
          <w:vertAlign w:val="superscript"/>
          <w:lang w:val="en-GB"/>
        </w:rPr>
        <w:t xml:space="preserve"> </w:t>
      </w:r>
      <w:r w:rsidRPr="0039337B">
        <w:rPr>
          <w:bCs/>
          <w:sz w:val="28"/>
          <w:szCs w:val="28"/>
          <w:vertAlign w:val="superscript"/>
          <w:lang w:val="en-GB"/>
        </w:rPr>
        <w:t>2</w:t>
      </w:r>
      <w:r w:rsidR="0039337B">
        <w:rPr>
          <w:bCs/>
          <w:sz w:val="28"/>
          <w:szCs w:val="28"/>
          <w:lang w:val="en-GB"/>
        </w:rPr>
        <w:t>CJ Francois</w:t>
      </w:r>
      <w:r w:rsidR="000C2987" w:rsidRPr="0039337B">
        <w:rPr>
          <w:bCs/>
          <w:sz w:val="28"/>
          <w:szCs w:val="28"/>
          <w:lang w:val="en-GB"/>
        </w:rPr>
        <w:t xml:space="preserve">; </w:t>
      </w:r>
      <w:r w:rsidRPr="0039337B">
        <w:rPr>
          <w:bCs/>
          <w:sz w:val="28"/>
          <w:szCs w:val="28"/>
          <w:vertAlign w:val="superscript"/>
          <w:lang w:val="en-GB"/>
        </w:rPr>
        <w:t>1,2</w:t>
      </w:r>
      <w:r w:rsidR="000C2987" w:rsidRPr="0039337B">
        <w:rPr>
          <w:bCs/>
          <w:sz w:val="28"/>
          <w:szCs w:val="28"/>
          <w:lang w:val="en-GB"/>
        </w:rPr>
        <w:t xml:space="preserve">O </w:t>
      </w:r>
      <w:proofErr w:type="spellStart"/>
      <w:r w:rsidR="000C2987" w:rsidRPr="0039337B">
        <w:rPr>
          <w:bCs/>
          <w:sz w:val="28"/>
          <w:szCs w:val="28"/>
          <w:lang w:val="en-GB"/>
        </w:rPr>
        <w:t>Wieben</w:t>
      </w:r>
      <w:proofErr w:type="spellEnd"/>
      <w:r w:rsidR="000C2987" w:rsidRPr="0039337B">
        <w:rPr>
          <w:bCs/>
          <w:sz w:val="28"/>
          <w:szCs w:val="28"/>
          <w:lang w:val="en-GB"/>
        </w:rPr>
        <w:t xml:space="preserve"> </w:t>
      </w:r>
    </w:p>
    <w:p w14:paraId="73C0380E" w14:textId="77777777" w:rsidR="000C2987" w:rsidRPr="0039337B" w:rsidRDefault="000C2987" w:rsidP="000C2987">
      <w:pPr>
        <w:spacing w:line="276" w:lineRule="auto"/>
        <w:jc w:val="center"/>
        <w:rPr>
          <w:i/>
          <w:sz w:val="20"/>
          <w:szCs w:val="20"/>
          <w:lang w:val="en-GB"/>
        </w:rPr>
      </w:pPr>
      <w:r w:rsidRPr="0039337B">
        <w:rPr>
          <w:i/>
          <w:sz w:val="20"/>
          <w:szCs w:val="20"/>
          <w:lang w:val="en-GB"/>
        </w:rPr>
        <w:t>Departments of</w:t>
      </w:r>
      <w:r w:rsidR="001D4C37" w:rsidRPr="0039337B">
        <w:rPr>
          <w:i/>
          <w:sz w:val="20"/>
          <w:szCs w:val="20"/>
          <w:lang w:val="en-GB"/>
        </w:rPr>
        <w:t xml:space="preserve"> </w:t>
      </w:r>
      <w:r w:rsidR="001D4C37" w:rsidRPr="0039337B">
        <w:rPr>
          <w:i/>
          <w:sz w:val="20"/>
          <w:szCs w:val="20"/>
          <w:vertAlign w:val="superscript"/>
          <w:lang w:val="en-GB"/>
        </w:rPr>
        <w:t>1</w:t>
      </w:r>
      <w:r w:rsidR="001D4C37" w:rsidRPr="0039337B">
        <w:rPr>
          <w:i/>
          <w:sz w:val="20"/>
          <w:szCs w:val="20"/>
          <w:lang w:val="en-GB"/>
        </w:rPr>
        <w:t>Medical Physics,</w:t>
      </w:r>
      <w:r w:rsidRPr="0039337B">
        <w:rPr>
          <w:i/>
          <w:sz w:val="20"/>
          <w:szCs w:val="20"/>
          <w:lang w:val="en-GB"/>
        </w:rPr>
        <w:t xml:space="preserve"> </w:t>
      </w:r>
      <w:r w:rsidR="001D4C37" w:rsidRPr="0039337B">
        <w:rPr>
          <w:i/>
          <w:sz w:val="20"/>
          <w:szCs w:val="20"/>
          <w:vertAlign w:val="superscript"/>
          <w:lang w:val="en-GB"/>
        </w:rPr>
        <w:t>2</w:t>
      </w:r>
      <w:r w:rsidRPr="0039337B">
        <w:rPr>
          <w:i/>
          <w:sz w:val="20"/>
          <w:szCs w:val="20"/>
          <w:lang w:val="en-GB"/>
        </w:rPr>
        <w:t>Radiology</w:t>
      </w:r>
    </w:p>
    <w:p w14:paraId="30336D8B" w14:textId="77777777" w:rsidR="000C2987" w:rsidRPr="0039337B" w:rsidRDefault="000C2987" w:rsidP="000C2987">
      <w:pPr>
        <w:spacing w:line="276" w:lineRule="auto"/>
        <w:jc w:val="center"/>
        <w:rPr>
          <w:i/>
          <w:sz w:val="20"/>
          <w:szCs w:val="20"/>
          <w:lang w:val="en-GB"/>
        </w:rPr>
      </w:pPr>
      <w:r w:rsidRPr="0039337B">
        <w:rPr>
          <w:i/>
          <w:sz w:val="20"/>
          <w:szCs w:val="20"/>
          <w:lang w:val="en-GB"/>
        </w:rPr>
        <w:t>University of Wisconsin – Madison, USA</w:t>
      </w:r>
    </w:p>
    <w:p w14:paraId="3FFE3C19" w14:textId="77777777" w:rsidR="00CC78BF" w:rsidRDefault="00CC78BF"/>
    <w:p w14:paraId="17545351" w14:textId="31FF3C01" w:rsidR="00EB310B" w:rsidRPr="000E4066" w:rsidRDefault="00EB310B">
      <w:r w:rsidRPr="00DC720E">
        <w:rPr>
          <w:b/>
        </w:rPr>
        <w:t xml:space="preserve">Synopsis: </w:t>
      </w:r>
      <w:r w:rsidR="00E526DA">
        <w:t xml:space="preserve">Chronic mesenteric ischemia </w:t>
      </w:r>
      <w:r w:rsidR="00F541EA">
        <w:t xml:space="preserve">(CMI) </w:t>
      </w:r>
      <w:r w:rsidR="000E4066">
        <w:t>is a disease</w:t>
      </w:r>
      <w:r w:rsidR="00E526DA">
        <w:t xml:space="preserve"> </w:t>
      </w:r>
      <w:r w:rsidR="000E4066">
        <w:t xml:space="preserve">caused by </w:t>
      </w:r>
      <w:r w:rsidR="0039337B">
        <w:t xml:space="preserve">inadequate blood </w:t>
      </w:r>
      <w:r w:rsidR="000E4066">
        <w:t xml:space="preserve">flow to the intestines. </w:t>
      </w:r>
      <w:r w:rsidR="009F6762">
        <w:t>This study investigate</w:t>
      </w:r>
      <w:r w:rsidR="00E526DA">
        <w:t>s</w:t>
      </w:r>
      <w:r w:rsidR="009F6762">
        <w:t xml:space="preserve"> the use of 4D flow MRI to non-invasively asses</w:t>
      </w:r>
      <w:r w:rsidR="009954A2">
        <w:t>s</w:t>
      </w:r>
      <w:r w:rsidR="009F6762">
        <w:t xml:space="preserve"> the hemodynamics </w:t>
      </w:r>
      <w:r w:rsidR="00CA2C64">
        <w:t xml:space="preserve">of mesenteric circulation in patients with </w:t>
      </w:r>
      <w:r w:rsidR="00F541EA">
        <w:t>CMI</w:t>
      </w:r>
      <w:r w:rsidR="00CA2C64">
        <w:t xml:space="preserve">. </w:t>
      </w:r>
      <w:r w:rsidR="00E526DA">
        <w:t xml:space="preserve">Flow </w:t>
      </w:r>
      <w:r w:rsidR="004A2B0C">
        <w:t>was</w:t>
      </w:r>
      <w:r w:rsidR="00E526DA">
        <w:t xml:space="preserve"> measured in 9 </w:t>
      </w:r>
      <w:r w:rsidR="00227728">
        <w:t xml:space="preserve">vessels before and after </w:t>
      </w:r>
      <w:r w:rsidR="00F541EA">
        <w:t>meal challenge</w:t>
      </w:r>
      <w:r w:rsidR="00227728">
        <w:t>s</w:t>
      </w:r>
      <w:r w:rsidR="00F541EA">
        <w:t xml:space="preserve"> for </w:t>
      </w:r>
      <w:r w:rsidR="00BF40E4">
        <w:t>19</w:t>
      </w:r>
      <w:r w:rsidR="00F541EA">
        <w:t xml:space="preserve"> </w:t>
      </w:r>
      <w:r w:rsidR="004A2B0C">
        <w:t xml:space="preserve">subjects suspected of </w:t>
      </w:r>
      <w:r w:rsidR="00F541EA">
        <w:t>CMI and 6 control</w:t>
      </w:r>
      <w:r w:rsidR="00227728">
        <w:t>s</w:t>
      </w:r>
      <w:r w:rsidR="00F541EA">
        <w:t xml:space="preserve">. </w:t>
      </w:r>
      <w:r w:rsidR="00227728">
        <w:t>Post-prandial f</w:t>
      </w:r>
      <w:r w:rsidR="00F541EA">
        <w:t xml:space="preserve">low increased </w:t>
      </w:r>
      <w:r w:rsidR="00227728">
        <w:t xml:space="preserve">significantly </w:t>
      </w:r>
      <w:r w:rsidR="00F541EA">
        <w:t xml:space="preserve">in the supraceliac aorta, superior mesenteric artery, superior mesenteric vein, and portal vein. </w:t>
      </w:r>
      <w:r w:rsidR="009954A2">
        <w:t>The</w:t>
      </w:r>
      <w:r w:rsidR="00F541EA">
        <w:t xml:space="preserve"> flow increase was drastically less</w:t>
      </w:r>
      <w:r w:rsidR="009954A2">
        <w:t xml:space="preserve"> in patients with CMI</w:t>
      </w:r>
      <w:r w:rsidR="00F541EA">
        <w:t>. This demonstrates the potential for 4D flow MRI in assisting</w:t>
      </w:r>
      <w:r w:rsidR="00227728">
        <w:t xml:space="preserve"> the challengin</w:t>
      </w:r>
      <w:r w:rsidR="00DE4A85">
        <w:t>g</w:t>
      </w:r>
      <w:r w:rsidR="00F541EA">
        <w:t xml:space="preserve"> diagnosis of CMI.</w:t>
      </w:r>
    </w:p>
    <w:p w14:paraId="190D01CD" w14:textId="77777777" w:rsidR="00EB310B" w:rsidRPr="00DC720E" w:rsidRDefault="00EB310B">
      <w:pPr>
        <w:rPr>
          <w:b/>
        </w:rPr>
      </w:pPr>
    </w:p>
    <w:p w14:paraId="230AD1DE" w14:textId="77777777" w:rsidR="00A967D7" w:rsidRDefault="0054540C" w:rsidP="0054540C">
      <w:pPr>
        <w:rPr>
          <w:b/>
        </w:rPr>
      </w:pPr>
      <w:r>
        <w:rPr>
          <w:b/>
        </w:rPr>
        <w:t>Introduction</w:t>
      </w:r>
      <w:r w:rsidR="00EB310B" w:rsidRPr="00DC720E">
        <w:rPr>
          <w:b/>
        </w:rPr>
        <w:t>:</w:t>
      </w:r>
      <w:r>
        <w:rPr>
          <w:b/>
        </w:rPr>
        <w:t xml:space="preserve"> </w:t>
      </w:r>
    </w:p>
    <w:p w14:paraId="7121F48F" w14:textId="1F00FFF1" w:rsidR="00EB310B" w:rsidRPr="00822A89" w:rsidRDefault="00A967D7" w:rsidP="0054540C">
      <w:r>
        <w:t>Chronic mesenteric ischemia (CMI</w:t>
      </w:r>
      <w:r w:rsidR="00461705">
        <w:t>)</w:t>
      </w:r>
      <w:r>
        <w:t xml:space="preserve"> </w:t>
      </w:r>
      <w:r w:rsidR="009F1BD4">
        <w:t>is caused by a blood flow</w:t>
      </w:r>
      <w:r w:rsidR="004A2B0C">
        <w:t xml:space="preserve"> reduction</w:t>
      </w:r>
      <w:r w:rsidR="009F1BD4">
        <w:t xml:space="preserve"> to the</w:t>
      </w:r>
      <w:r w:rsidR="007C13D1">
        <w:t xml:space="preserve"> </w:t>
      </w:r>
      <w:r w:rsidR="003D2CD0">
        <w:t>intestines</w:t>
      </w:r>
      <w:r w:rsidR="007C13D1">
        <w:t xml:space="preserve">. </w:t>
      </w:r>
      <w:r w:rsidR="00DB495C">
        <w:t>Around 90% of cases are the result of atherosclero</w:t>
      </w:r>
      <w:r w:rsidR="004B4B6B">
        <w:t>sis</w:t>
      </w:r>
      <w:r w:rsidR="00DB495C">
        <w:t>, however, conditions such as median arcuate ligament syndrome</w:t>
      </w:r>
      <w:r w:rsidR="00847AB2">
        <w:t xml:space="preserve"> (MALS)</w:t>
      </w:r>
      <w:r w:rsidR="00822A89">
        <w:t>, may</w:t>
      </w:r>
      <w:r w:rsidR="00461705">
        <w:t xml:space="preserve"> also</w:t>
      </w:r>
      <w:r w:rsidR="00822A89">
        <w:t xml:space="preserve"> result in</w:t>
      </w:r>
      <w:r w:rsidR="00DB495C">
        <w:t xml:space="preserve"> CMI</w:t>
      </w:r>
      <w:r w:rsidR="00DB495C">
        <w:fldChar w:fldCharType="begin" w:fldLock="1"/>
      </w:r>
      <w:r w:rsidR="008A4C8E">
        <w:instrText>ADDIN CSL_CITATION { "citationItems" : [ { "id" : "ITEM-1", "itemData" : { "DOI" : "10.1053/j.tvir.2014.12.005", "ISBN" : "1089-2516", "ISSN" : "15579808", "PMID" : "25814201", "abstract" : "Endovascular management and treatment of chronic mesenteric ischemia has taken on an increasing role in recent years. The safety, efficacy, and cost-effectiveness have been validated in several studies. The procedure is best performed by an operator with a complete understanding of the pertinent imaging findings; a thorough knowledge of the risks, benefits, limitations, and technical challenges of the procedure; and understanding of the importance and necessity of long-term clinical management. This article outlines a general approach to endovascular management of chronic mesenteric ischemia and discusses indications, potential complications, and technical aspects of the procedure.", "author" : [ { "dropping-particle" : "", "family" : "Wilkins", "given" : "Luke R.", "non-dropping-particle" : "", "parse-names" : false, "suffix" : "" }, { "dropping-particle" : "", "family" : "Stone", "given" : "James R.", "non-dropping-particle" : "", "parse-names" : false, "suffix" : "" } ], "container-title" : "Techniques in Vascular and Interventional Radiology", "id" : "ITEM-1", "issue" : "1", "issued" : { "date-parts" : [ [ "2015" ] ] }, "page" : "31-37", "title" : "Chronic mesenteric ischemia", "type" : "article-journal", "volume" : "18" }, "uris" : [ "http://www.mendeley.com/documents/?uuid=8cb095c5-6560-434a-aa20-4e47dd6c5131" ] } ], "mendeley" : { "formattedCitation" : "&lt;sup&gt;1&lt;/sup&gt;", "plainTextFormattedCitation" : "1", "previouslyFormattedCitation" : "&lt;sup&gt;1&lt;/sup&gt;" }, "properties" : {  }, "schema" : "https://github.com/citation-style-language/schema/raw/master/csl-citation.json" }</w:instrText>
      </w:r>
      <w:r w:rsidR="00DB495C">
        <w:fldChar w:fldCharType="separate"/>
      </w:r>
      <w:r w:rsidR="00DB495C" w:rsidRPr="00C46A22">
        <w:rPr>
          <w:noProof/>
          <w:vertAlign w:val="superscript"/>
        </w:rPr>
        <w:t>1</w:t>
      </w:r>
      <w:r w:rsidR="00DB495C">
        <w:fldChar w:fldCharType="end"/>
      </w:r>
      <w:r w:rsidR="00DB495C">
        <w:t xml:space="preserve">. </w:t>
      </w:r>
      <w:r w:rsidR="007C13D1">
        <w:t>Patients with CMI ty</w:t>
      </w:r>
      <w:r w:rsidR="003D2CD0">
        <w:t>pically present with</w:t>
      </w:r>
      <w:r w:rsidR="007C13D1">
        <w:t xml:space="preserve"> postprandial abdominal pain, occurring 15-60 minutes after a meal. Recurrent symptoms may </w:t>
      </w:r>
      <w:r w:rsidR="0013056B">
        <w:t>result</w:t>
      </w:r>
      <w:r w:rsidR="007C13D1">
        <w:t xml:space="preserve"> in </w:t>
      </w:r>
      <w:r w:rsidR="0013056B">
        <w:t xml:space="preserve">noticeable </w:t>
      </w:r>
      <w:r w:rsidR="007C13D1">
        <w:t>weight-loss and fear of food. If left unrecognized, CMI has the potential to progress into life-threatening acute ischemia with bowel infarction</w:t>
      </w:r>
      <w:r w:rsidR="007C13D1">
        <w:fldChar w:fldCharType="begin" w:fldLock="1"/>
      </w:r>
      <w:r w:rsidR="008A4C8E">
        <w:instrText>ADDIN CSL_CITATION { "citationItems" : [ { "id" : "ITEM-1", "itemData" : { "DOI" : "10.1053/j.tvir.2014.12.005", "ISBN" : "1089-2516", "ISSN" : "15579808", "PMID" : "25814201", "abstract" : "Endovascular management and treatment of chronic mesenteric ischemia has taken on an increasing role in recent years. The safety, efficacy, and cost-effectiveness have been validated in several studies. The procedure is best performed by an operator with a complete understanding of the pertinent imaging findings; a thorough knowledge of the risks, benefits, limitations, and technical challenges of the procedure; and understanding of the importance and necessity of long-term clinical management. This article outlines a general approach to endovascular management of chronic mesenteric ischemia and discusses indications, potential complications, and technical aspects of the procedure.", "author" : [ { "dropping-particle" : "", "family" : "Wilkins", "given" : "Luke R.", "non-dropping-particle" : "", "parse-names" : false, "suffix" : "" }, { "dropping-particle" : "", "family" : "Stone", "given" : "James R.", "non-dropping-particle" : "", "parse-names" : false, "suffix" : "" } ], "container-title" : "Techniques in Vascular and Interventional Radiology", "id" : "ITEM-1", "issue" : "1", "issued" : { "date-parts" : [ [ "2015" ] ] }, "page" : "31-37", "title" : "Chronic mesenteric ischemia", "type" : "article-journal", "volume" : "18" }, "uris" : [ "http://www.mendeley.com/documents/?uuid=8cb095c5-6560-434a-aa20-4e47dd6c5131" ] } ], "mendeley" : { "formattedCitation" : "&lt;sup&gt;1&lt;/sup&gt;", "plainTextFormattedCitation" : "1", "previouslyFormattedCitation" : "&lt;sup&gt;1&lt;/sup&gt;" }, "properties" : {  }, "schema" : "https://github.com/citation-style-language/schema/raw/master/csl-citation.json" }</w:instrText>
      </w:r>
      <w:r w:rsidR="007C13D1">
        <w:fldChar w:fldCharType="separate"/>
      </w:r>
      <w:r w:rsidR="007C13D1" w:rsidRPr="009F1BD4">
        <w:rPr>
          <w:noProof/>
          <w:vertAlign w:val="superscript"/>
        </w:rPr>
        <w:t>1</w:t>
      </w:r>
      <w:r w:rsidR="007C13D1">
        <w:fldChar w:fldCharType="end"/>
      </w:r>
      <w:r w:rsidR="007C13D1">
        <w:t xml:space="preserve">. </w:t>
      </w:r>
      <w:bookmarkStart w:id="0" w:name="_GoBack"/>
      <w:r w:rsidR="007C13D1">
        <w:t xml:space="preserve">Thus, </w:t>
      </w:r>
      <w:r w:rsidR="00C46A22">
        <w:t>a</w:t>
      </w:r>
      <w:r w:rsidR="00DE4A85">
        <w:t>n</w:t>
      </w:r>
      <w:r w:rsidR="00C46A22">
        <w:t xml:space="preserve"> </w:t>
      </w:r>
      <w:r w:rsidR="007C13D1">
        <w:t xml:space="preserve">importance </w:t>
      </w:r>
      <w:r w:rsidR="00DB495C">
        <w:t>is placed on the accurate</w:t>
      </w:r>
      <w:r w:rsidR="007C13D1">
        <w:t xml:space="preserve"> </w:t>
      </w:r>
      <w:r w:rsidR="009F1BD4" w:rsidRPr="009F1BD4">
        <w:t>diagnosis of CMI</w:t>
      </w:r>
      <w:r w:rsidR="00C46A22">
        <w:t xml:space="preserve">. </w:t>
      </w:r>
      <w:bookmarkEnd w:id="0"/>
      <w:r w:rsidR="00C46A22">
        <w:t>This</w:t>
      </w:r>
      <w:r w:rsidR="009F1BD4" w:rsidRPr="009F1BD4">
        <w:t xml:space="preserve"> has traditionally been accomplished by invasive </w:t>
      </w:r>
      <w:r w:rsidR="0013056B">
        <w:t>interventional</w:t>
      </w:r>
      <w:r w:rsidR="00DB495C">
        <w:t xml:space="preserve"> angiography and duplex ultrasonography, but evaluation </w:t>
      </w:r>
      <w:r w:rsidR="003D2CD0">
        <w:t xml:space="preserve">and visualization </w:t>
      </w:r>
      <w:r w:rsidR="00DB495C">
        <w:t>of mesenteric vasculature can be difficult</w:t>
      </w:r>
      <w:r w:rsidR="005B4848">
        <w:t xml:space="preserve">. </w:t>
      </w:r>
      <w:r w:rsidR="004A2B0C">
        <w:t>4D flow MRI has</w:t>
      </w:r>
      <w:r w:rsidR="005B4848">
        <w:t xml:space="preserve"> </w:t>
      </w:r>
      <w:r w:rsidR="0013056B">
        <w:t xml:space="preserve">previously </w:t>
      </w:r>
      <w:r w:rsidR="005B4848">
        <w:t xml:space="preserve">been proposed to anatomically and functionally evaluate mesenteric </w:t>
      </w:r>
      <w:r w:rsidR="004125D7">
        <w:t>vasculature</w:t>
      </w:r>
      <w:r w:rsidR="009912E8">
        <w:fldChar w:fldCharType="begin" w:fldLock="1"/>
      </w:r>
      <w:r w:rsidR="008A4C8E">
        <w:instrText>ADDIN CSL_CITATION { "citationItems" : [ { "id" : "ITEM-1", "itemData" : { "author" : [ { "dropping-particle" : "", "family" : "KC Li, Hopkins KL, Dalman RL", "given" : "CK Song", "non-dropping-particle" : "", "parse-names" : false, "suffix" : "" } ], "container-title" : "Radiology", "id" : "ITEM-1", "issue" : "2", "issued" : { "date-parts" : [ [ "1995" ] ] }, "page" : "327-330", "title" : "Simultaneous measurement of flow in the superior mesenteric vein and artery with cine phase-contrast MR imaging: value in diagnosis of chronic mesenteric ischemia\u2014work in progress", "type" : "article-journal", "volume" : "194" }, "uris" : [ "http://www.mendeley.com/documents/?uuid=d8d0abb7-d275-429b-ac1b-b6569f5ef0f9" ] }, { "id" : "ITEM-2", "itemData" : { "DOI" : "10.1002/jmri.24886", "ISBN" : "1053-1807", "ISSN" : "15222586", "PMID" : "25772828", "abstract" : "Purpose\u2014Portal and mesenteric hemodynamics is greatly altered in portal hypertension patients. This study utilizes four-dimensional flow MRI to visualize and quantify changes in abdominal hemodynamics in patients with portal hypertension undergoing meal challenge. Methods &amp; Materials\u2014Twelve portal hypertension patients and six healthy subjects participated in the study. Baseline MRI was acquired after 5 hours of fasting. Post-meal MRI was obtained 20 minutes after subjects ingested EnSurePlus\u00ae(574mL). Imaging was performed at 3T using 4D flow MRI with an undersampled radial acquisition. Flow measurements were performed blinded to subject status (fasting/meal). Flow values for each vessel were compared before and after the meal challenge using paired Student t-tests (P&lt;0.05). Results\u2014After meal challenge, significant increases in blood flow were observed in supra-celiac aorta, portal vein, superior mesenteric vein and artery, in both groups (p&lt;0.05). In patients, hepatic artery (p=0.001) and splenic vein (p=0.045) flow decreased while azygos vein flow (p=0.002) increased. Conclusion\u2014Portal venous flow regulation to adjust the increasing mesenteric venous flow after a meal challenge may be impaired in patients with cirrhosis. The ability to comprehensively quantify the hemodynamic response of the abdominal vasculature to a meal challenge using 4D flow MRI reveals the potential of this technique to noninvasively characterize portal hypertension hemodynamics.", "author" : [ { "dropping-particle" : "", "family" : "Roldan-Alzate", "given" : "Alejandro", "non-dropping-particle" : "", "parse-names" : false, "suffix" : "" }, { "dropping-particle" : "", "family" : "Frydrychowicz", "given" : "Alex", "non-dropping-particle" : "", "parse-names" : false, "suffix" : "" }, { "dropping-particle" : "", "family" : "Said", "given" : "Adnan", "non-dropping-particle" : "", "parse-names" : false, "suffix" : "" }, { "dropping-particle" : "", "family" : "Johnson", "given" : "Kevin M.", "non-dropping-particle" : "", "parse-names" : false, "suffix" : "" }, { "dropping-particle" : "", "family" : "Francois", "given" : "Christopher J.", "non-dropping-particle" : "", "parse-names" : false, "suffix" : "" }, { "dropping-particle" : "", "family" : "Wieben", "given" : "Oliver", "non-dropping-particle" : "", "parse-names" : false, "suffix" : "" }, { "dropping-particle" : "", "family" : "Reeder", "given" : "Scott B.", "non-dropping-particle" : "", "parse-names" : false, "suffix" : "" } ], "container-title" : "Journal of Magnetic Resonance Imaging", "id" : "ITEM-2", "issue" : "4", "issued" : { "date-parts" : [ [ "2015" ] ] }, "page" : "1009-1017", "title" : "Impaired regulation of portal venous flow in response to a meal challenge as quantified by 4D flow MRI", "type" : "article-journal", "volume" : "42" }, "uris" : [ "http://www.mendeley.com/documents/?uuid=c3d14c53-8a2f-4091-9aa7-5eb407ce9e6e" ] } ], "mendeley" : { "formattedCitation" : "&lt;sup&gt;2,3&lt;/sup&gt;", "plainTextFormattedCitation" : "2,3", "previouslyFormattedCitation" : "&lt;sup&gt;2,3&lt;/sup&gt;" }, "properties" : {  }, "schema" : "https://github.com/citation-style-language/schema/raw/master/csl-citation.json" }</w:instrText>
      </w:r>
      <w:r w:rsidR="009912E8">
        <w:fldChar w:fldCharType="separate"/>
      </w:r>
      <w:r w:rsidR="009912E8" w:rsidRPr="009912E8">
        <w:rPr>
          <w:noProof/>
          <w:vertAlign w:val="superscript"/>
        </w:rPr>
        <w:t>2,3</w:t>
      </w:r>
      <w:r w:rsidR="009912E8">
        <w:fldChar w:fldCharType="end"/>
      </w:r>
      <w:r w:rsidR="005B4848">
        <w:t xml:space="preserve">. </w:t>
      </w:r>
      <w:r w:rsidR="007C13D1">
        <w:t xml:space="preserve">This abstract </w:t>
      </w:r>
      <w:r w:rsidR="00A93449">
        <w:t xml:space="preserve">further </w:t>
      </w:r>
      <w:r w:rsidR="005B4848">
        <w:t xml:space="preserve">expands on </w:t>
      </w:r>
      <w:r w:rsidR="00A93449">
        <w:t>the use of 4D flow MRI</w:t>
      </w:r>
      <w:r w:rsidR="00F24387">
        <w:t xml:space="preserve"> for </w:t>
      </w:r>
      <w:r w:rsidR="00A93449">
        <w:t xml:space="preserve">quantifying mesenteric hemodynamics </w:t>
      </w:r>
      <w:r w:rsidR="0013056B">
        <w:t xml:space="preserve">and </w:t>
      </w:r>
      <w:r w:rsidR="009D1B69">
        <w:t xml:space="preserve">assessment of both portal </w:t>
      </w:r>
      <w:r w:rsidR="004A2B0C">
        <w:t xml:space="preserve">venous </w:t>
      </w:r>
      <w:r w:rsidR="009D1B69">
        <w:t xml:space="preserve">and </w:t>
      </w:r>
      <w:r w:rsidR="004A2B0C">
        <w:t>mesenteric circulation</w:t>
      </w:r>
      <w:r w:rsidR="009D1B69">
        <w:t xml:space="preserve"> in the major vessels of the upper abdomen</w:t>
      </w:r>
      <w:r w:rsidR="0013056B">
        <w:t>.</w:t>
      </w:r>
    </w:p>
    <w:p w14:paraId="3EAFF3A8" w14:textId="77777777" w:rsidR="00EB310B" w:rsidRDefault="00EB310B"/>
    <w:p w14:paraId="332BDBF9" w14:textId="441D6E8A" w:rsidR="00EB310B" w:rsidRDefault="00EB310B" w:rsidP="00EB580F">
      <w:r w:rsidRPr="00CF0379">
        <w:rPr>
          <w:b/>
        </w:rPr>
        <w:t>Methods</w:t>
      </w:r>
      <w:r>
        <w:t>:</w:t>
      </w:r>
      <w:r w:rsidR="00CF0379" w:rsidRPr="00CF0379">
        <w:t xml:space="preserve"> In this IRB-approved and </w:t>
      </w:r>
      <w:r w:rsidR="001D4C37">
        <w:t>patient-</w:t>
      </w:r>
      <w:r w:rsidR="00CF0379" w:rsidRPr="00CF0379">
        <w:t xml:space="preserve">compliant study, </w:t>
      </w:r>
      <w:r w:rsidR="00BF40E4" w:rsidRPr="000A5CB6">
        <w:t>19</w:t>
      </w:r>
      <w:r w:rsidR="00DC720E">
        <w:t xml:space="preserve"> </w:t>
      </w:r>
      <w:r w:rsidR="00EB580F">
        <w:t>subjects</w:t>
      </w:r>
      <w:r w:rsidR="00D803B3">
        <w:t xml:space="preserve"> (age </w:t>
      </w:r>
      <w:r w:rsidR="00CD0807">
        <w:t xml:space="preserve">range 21-86y,  mean = </w:t>
      </w:r>
      <w:r w:rsidR="00CF0379" w:rsidRPr="00CF0379">
        <w:t xml:space="preserve"> </w:t>
      </w:r>
      <w:r w:rsidR="009954A2">
        <w:t>49y, f</w:t>
      </w:r>
      <w:r w:rsidR="00CD0807">
        <w:t xml:space="preserve">emales = 13) </w:t>
      </w:r>
      <w:r w:rsidR="00DC720E">
        <w:t xml:space="preserve">presenting with symptoms of mesenteric ischemia </w:t>
      </w:r>
      <w:r w:rsidR="00CD0807">
        <w:t xml:space="preserve">and 6 healthy subjects (age range </w:t>
      </w:r>
      <w:r w:rsidR="009954A2">
        <w:t>31-46y, mean = 39y, f</w:t>
      </w:r>
      <w:r w:rsidR="00CD0807">
        <w:t xml:space="preserve">emales = 2) </w:t>
      </w:r>
      <w:r w:rsidR="00CF0379" w:rsidRPr="000A5CB6">
        <w:t xml:space="preserve">were imaged on a </w:t>
      </w:r>
      <w:r w:rsidR="00EB580F" w:rsidRPr="000A5CB6">
        <w:t>1.5</w:t>
      </w:r>
      <w:r w:rsidR="009330C4" w:rsidRPr="000A5CB6">
        <w:t>T</w:t>
      </w:r>
      <w:r w:rsidR="00847AB2" w:rsidRPr="000A5CB6">
        <w:t xml:space="preserve"> and</w:t>
      </w:r>
      <w:r w:rsidR="00CD0807" w:rsidRPr="000A5CB6">
        <w:t xml:space="preserve"> 3.0T </w:t>
      </w:r>
      <w:r w:rsidR="00847AB2" w:rsidRPr="000A5CB6">
        <w:t xml:space="preserve">clinical </w:t>
      </w:r>
      <w:r w:rsidR="00CD0807" w:rsidRPr="000A5CB6">
        <w:t>scanner (</w:t>
      </w:r>
      <w:r w:rsidR="00847AB2" w:rsidRPr="000A5CB6">
        <w:t>GE Healthcare</w:t>
      </w:r>
      <w:r w:rsidR="00CD0807" w:rsidRPr="000A5CB6">
        <w:t>)</w:t>
      </w:r>
      <w:r w:rsidR="00CF0379" w:rsidRPr="000A5CB6">
        <w:t xml:space="preserve">. </w:t>
      </w:r>
      <w:r w:rsidR="00847AB2" w:rsidRPr="000A5CB6">
        <w:t>1 patient was rescanned before and after MALS surgery</w:t>
      </w:r>
      <w:r w:rsidR="00847AB2">
        <w:t>. For</w:t>
      </w:r>
      <w:r w:rsidR="00EB580F">
        <w:t xml:space="preserve"> all subjects, </w:t>
      </w:r>
      <w:r w:rsidR="00CF0379" w:rsidRPr="00CF0379">
        <w:t xml:space="preserve">4D PC MR data </w:t>
      </w:r>
      <w:r w:rsidR="00C01587">
        <w:t>w</w:t>
      </w:r>
      <w:r w:rsidR="008270E2">
        <w:t xml:space="preserve">ere </w:t>
      </w:r>
      <w:r w:rsidR="00CF0379" w:rsidRPr="00CF0379">
        <w:t xml:space="preserve">acquired </w:t>
      </w:r>
      <w:r w:rsidR="00FD14C1">
        <w:t>before and after a meal challenge</w:t>
      </w:r>
      <w:r w:rsidR="009330C4">
        <w:t xml:space="preserve"> using 5-point PC-</w:t>
      </w:r>
      <w:r w:rsidR="00CF0379" w:rsidRPr="00CF0379">
        <w:t>VIPR acquisi</w:t>
      </w:r>
      <w:r w:rsidR="009912E8">
        <w:t>tion</w:t>
      </w:r>
      <w:r w:rsidR="0039337B">
        <w:fldChar w:fldCharType="begin" w:fldLock="1"/>
      </w:r>
      <w:r w:rsidR="008A4C8E">
        <w:instrText>ADDIN CSL_CITATION { "citationItems" : [ { "id" : "ITEM-1", "itemData" : { "DOI" : "26/4/743 [pii]", "ISBN" : "0195-6108 (Print)\\n0195-6108 (Linking)", "ISSN" : "01956108", "PMID" : "15814915", "abstract" : "BACKGROUND AND PURPOSE: Three-dimensional phase-contrast (3DPC) is limited by long imaging times, limited coverage, flow artifacts, and the need to perform multiple additional 2D examinations (2DPC) to measure flow. A highly undersampled 3D radial acquisition (isotropic-voxel radial projection imaging [PCVIPR]) makes it possible to increase the product of volume coverage and spatial resolution by a factor of 30 for the same imaging time as conventional Cartesian 3DPC. This provides anatomic information over a large volume with high isotropic resolution and permits retrospective measurement of average flow rates throughout the volume. METHODS: PCVIPR acquires a reference and three flow-encoded acquisitions for each VIPR projection. Complex difference images were formed by combining information from all flow directions. Following retrospective definition of planes perpendicular to selected vessels, volume flow rates were determined by using phase-difference information. The accuracy of average flow measurement was investigated in a phantom and in six volunteers. Anatomic PCVIPR images acquired in three patients and three volunteers by using a 3843 matrix were compared with conventional Cartesian 3DPC. RESULTS: The flow validation produced R2 = 0.99 in vitro and R2 = 0.97 in vivo. PCVIPR produced minimal streak and pulsatile flow artifacts. PCVIPR produced far higher resolution and volume coverage in comparable imaging times. The highest acceleration factors relative to 3DPC were achieved by using gadolinium-contrast material. Ultimately, acceleration factors are limited by signal-to-noise ratio. CONCLUSION: PCVIPR rapidly provides isotropic high-resolution angiographic images and permits retrospective measurement of average flow rate throughout the volume without the need to prescribe multiple 2D acquisition planes.", "author" : [ { "dropping-particle" : "", "family" : "Gu", "given" : "Tianliang", "non-dropping-particle" : "", "parse-names" : false, "suffix" : "" }, { "dropping-particle" : "", "family" : "Korosec", "given" : "Frank R.", "non-dropping-particle" : "", "parse-names" : false, "suffix" : "" }, { "dropping-particle" : "", "family" : "Block", "given" : "Walter F.", "non-dropping-particle" : "", "parse-names" : false, "suffix" : "" }, { "dropping-particle" : "", "family" : "Fain", "given" : "Sean B.", "non-dropping-particle" : "", "parse-names" : false, "suffix" : "" }, { "dropping-particle" : "", "family" : "Turk", "given" : "Quill", "non-dropping-particle" : "", "parse-names" : false, "suffix" : "" }, { "dropping-particle" : "", "family" : "Lum", "given" : "Darren", "non-dropping-particle" : "", "parse-names" : false, "suffix" : "" }, { "dropping-particle" : "", "family" : "Zhou", "given" : "Yong", "non-dropping-particle" : "", "parse-names" : false, "suffix" : "" }, { "dropping-particle" : "", "family" : "Grist", "given" : "Thomas M.", "non-dropping-particle" : "", "parse-names" : false, "suffix" : "" }, { "dropping-particle" : "", "family" : "Haughton", "given" : "Victor", "non-dropping-particle" : "", "parse-names" : false, "suffix" : "" }, { "dropping-particle" : "", "family" : "Mistretta", "given" : "Charles A.", "non-dropping-particle" : "", "parse-names" : false, "suffix" : "" } ], "container-title" : "American Journal of Neuroradiology", "id" : "ITEM-1", "issue" : "4", "issued" : { "date-parts" : [ [ "2005" ] ] }, "page" : "743-749", "title" : "PC VIPR: A high-speed 3D phase-contrast method for flow quantification and high-resolution angiography", "type" : "article-journal", "volume" : "26" }, "uris" : [ "http://www.mendeley.com/documents/?uuid=a5d891eb-4fbb-4f2f-8616-dc5a6bb5ec74" ] }, { "id" : "ITEM-2", "itemData" : { "DOI" : "10.1002/mrm.21763.Improved", "author" : [ { "dropping-particle" : "", "family" : "Johnson", "given" : "Kevin M", "non-dropping-particle" : "", "parse-names" : false, "suffix" : "" }, { "dropping-particle" : "", "family" : "Lum", "given" : "Darren P", "non-dropping-particle" : "", "parse-names" : false, "suffix" : "" }, { "dropping-particle" : "", "family" : "Turski", "given" : "Patrick A", "non-dropping-particle" : "", "parse-names" : false, "suffix" : "" }, { "dropping-particle" : "", "family" : "Block", "given" : "Walter F", "non-dropping-particle" : "", "parse-names" : false, "suffix" : "" }, { "dropping-particle" : "", "family" : "Mistretta", "given" : "Charles A", "non-dropping-particle" : "", "parse-names" : false, "suffix" : "" }, { "dropping-particle" : "", "family" : "Ph", "given" : "D", "non-dropping-particle" : "", "parse-names" : false, "suffix" : "" }, { "dropping-particle" : "", "family" : "Wieben", "given" : "Oliver", "non-dropping-particle" : "", "parse-names" : false, "suffix" : "" } ], "container-title" : "Magn Reson Med", "id" : "ITEM-2", "issue" : "6", "issued" : { "date-parts" : [ [ "2008" ] ] }, "page" : "1329-1336", "title" : "Improved 3D Phase Contrast MRI with Off-resonance Corrected Dual Echo VIPR", "type" : "article-journal", "volume" : "60" }, "uris" : [ "http://www.mendeley.com/documents/?uuid=1c93eecd-ebb8-43ff-9c1d-8b8c6032b62e" ] } ], "mendeley" : { "formattedCitation" : "&lt;sup&gt;4,5&lt;/sup&gt;", "plainTextFormattedCitation" : "4,5", "previouslyFormattedCitation" : "&lt;sup&gt;4,5&lt;/sup&gt;" }, "properties" : {  }, "schema" : "https://github.com/citation-style-language/schema/raw/master/csl-citation.json" }</w:instrText>
      </w:r>
      <w:r w:rsidR="0039337B">
        <w:fldChar w:fldCharType="separate"/>
      </w:r>
      <w:r w:rsidR="0039337B" w:rsidRPr="0039337B">
        <w:rPr>
          <w:noProof/>
          <w:vertAlign w:val="superscript"/>
        </w:rPr>
        <w:t>4,5</w:t>
      </w:r>
      <w:r w:rsidR="0039337B">
        <w:fldChar w:fldCharType="end"/>
      </w:r>
      <w:r w:rsidR="00CF0379" w:rsidRPr="00CF0379">
        <w:t xml:space="preserve"> </w:t>
      </w:r>
      <w:r w:rsidR="009330C4">
        <w:t xml:space="preserve">with </w:t>
      </w:r>
      <w:r w:rsidR="009D1B69">
        <w:t>full volumetric coverage of the upper abdomen</w:t>
      </w:r>
      <w:r w:rsidR="009330C4">
        <w:t>:</w:t>
      </w:r>
      <w:r w:rsidR="00CF0379" w:rsidRPr="00CF0379">
        <w:t xml:space="preserve"> imaging volume: 32x32x24cm spherical; 1.25mm isotropic </w:t>
      </w:r>
      <w:r w:rsidR="00A93449">
        <w:t>resolution; TR/TE</w:t>
      </w:r>
      <w:r w:rsidR="00CD0807">
        <w:t xml:space="preserve"> </w:t>
      </w:r>
      <w:r w:rsidR="00A93449">
        <w:t>=</w:t>
      </w:r>
      <w:r w:rsidR="00CD0807">
        <w:t xml:space="preserve"> </w:t>
      </w:r>
      <w:r w:rsidR="00A93449">
        <w:t>6.4</w:t>
      </w:r>
      <w:r w:rsidR="00CD0807">
        <w:t>-8.4</w:t>
      </w:r>
      <w:r w:rsidR="00A93449">
        <w:t>ms</w:t>
      </w:r>
      <w:r w:rsidR="00CD0807">
        <w:t>/2.2-2.5</w:t>
      </w:r>
      <w:r w:rsidR="00CF0379" w:rsidRPr="00CF0379">
        <w:t>m</w:t>
      </w:r>
      <w:r w:rsidR="00A93449">
        <w:t>s</w:t>
      </w:r>
      <w:r w:rsidR="00D803B3">
        <w:t xml:space="preserve">; </w:t>
      </w:r>
      <w:r w:rsidR="009954A2">
        <w:t>intra</w:t>
      </w:r>
      <w:r w:rsidR="00CF0379" w:rsidRPr="00CF0379">
        <w:t>va</w:t>
      </w:r>
      <w:r w:rsidR="009954A2">
        <w:t>s</w:t>
      </w:r>
      <w:r w:rsidR="00CF0379" w:rsidRPr="00CF0379">
        <w:t>cular contrast agent (0.03mmol/kg of gadofosveset trisodium (Lantheus, N. Billerica, MA))</w:t>
      </w:r>
      <w:r w:rsidR="00D803B3">
        <w:t>; with retrospec</w:t>
      </w:r>
      <w:r w:rsidR="003F0D45">
        <w:t xml:space="preserve">tive ECG and respiratory gating. </w:t>
      </w:r>
      <w:r w:rsidR="00EB580F">
        <w:t>Pre-prandial</w:t>
      </w:r>
      <w:r w:rsidR="00CF0379" w:rsidRPr="00CF0379">
        <w:t xml:space="preserve"> imaging was performed after 5 hours of fasting. After the first scan, subjects orally ingested 574 mL EnSure Plus® </w:t>
      </w:r>
      <w:r w:rsidR="009330C4" w:rsidRPr="00CF0379">
        <w:t>(Abbot Laboratories, Columbus, OH</w:t>
      </w:r>
      <w:r w:rsidR="009330C4">
        <w:t>)</w:t>
      </w:r>
      <w:r w:rsidR="0013056B">
        <w:t xml:space="preserve"> and scanning was </w:t>
      </w:r>
      <w:r w:rsidR="00461705">
        <w:t>resumed</w:t>
      </w:r>
      <w:r w:rsidR="003F0D45">
        <w:t xml:space="preserve"> </w:t>
      </w:r>
      <w:r w:rsidR="0013056B">
        <w:t>20 minutes after ingestion</w:t>
      </w:r>
      <w:r w:rsidR="00CF0379" w:rsidRPr="00CF0379">
        <w:t xml:space="preserve">. </w:t>
      </w:r>
      <w:r w:rsidR="00DA0AE4">
        <w:t>3</w:t>
      </w:r>
      <w:r w:rsidR="000A19C1">
        <w:t xml:space="preserve">D </w:t>
      </w:r>
      <w:r w:rsidR="0013056B">
        <w:t xml:space="preserve">vessel segmentation </w:t>
      </w:r>
      <w:r w:rsidR="000A19C1">
        <w:t xml:space="preserve">from the PC data </w:t>
      </w:r>
      <w:r w:rsidR="0013056B">
        <w:t xml:space="preserve">was performed </w:t>
      </w:r>
      <w:r w:rsidR="000A19C1">
        <w:t>using Mimics (Materialize, Leuven, Belgium). Ensight (CEI, Apex, NC) was used for</w:t>
      </w:r>
      <w:r w:rsidR="003F3BF1">
        <w:t xml:space="preserve"> plane placement,</w:t>
      </w:r>
      <w:r w:rsidR="000A19C1">
        <w:t xml:space="preserve"> anatomical assessment</w:t>
      </w:r>
      <w:r w:rsidR="0094715C">
        <w:t>,</w:t>
      </w:r>
      <w:r w:rsidR="000A19C1">
        <w:t xml:space="preserve"> </w:t>
      </w:r>
      <w:r w:rsidR="003F0D45">
        <w:t>and</w:t>
      </w:r>
      <w:r w:rsidR="004B4B6B">
        <w:t xml:space="preserve"> flow visualization (Figure</w:t>
      </w:r>
      <w:r w:rsidR="008C5338">
        <w:t>s</w:t>
      </w:r>
      <w:r w:rsidR="004B4B6B">
        <w:t xml:space="preserve"> 1-2)</w:t>
      </w:r>
      <w:r w:rsidR="003D2CD0">
        <w:t>. Cut p</w:t>
      </w:r>
      <w:r w:rsidR="000A19C1">
        <w:t>lanes were placed in 6 arterial vessels: supraceliac aorta (SCAo), infrarenal aorta (IRAo), celiac artery (CA), superior mesenteric artery (SMA), right renal artery (RRA), and</w:t>
      </w:r>
      <w:r w:rsidR="008E79BB">
        <w:t xml:space="preserve"> left renal artery (LRA). </w:t>
      </w:r>
      <w:r w:rsidR="001C5D51">
        <w:t>In addition</w:t>
      </w:r>
      <w:r w:rsidR="008E79BB">
        <w:t>, planes were placed in 3 portal vessels: splenic vein (SV), superior mesenteric vein (SMV), and portal vein (PV). These cut-planes were exported to a customized software package</w:t>
      </w:r>
      <w:r w:rsidR="002D6DB5">
        <w:fldChar w:fldCharType="begin" w:fldLock="1"/>
      </w:r>
      <w:r w:rsidR="008A4C8E">
        <w:instrText>ADDIN CSL_CITATION { "citationItems" : [ { "id" : "ITEM-1", "itemData" : { "author" : [ { "dropping-particle" : "", "family" : "Stalder AF, Russe MF, Frydrychowicz A, Bock J", "given" : "et al.", "non-dropping-particle" : "", "parse-names" : false, "suffix" : "" } ], "container-title" : "MRM", "id" : "ITEM-1", "issue" : "5", "issued" : { "date-parts" : [ [ "2008" ] ] }, "page" : "1218-1231", "title" : "Quantitative 2D and 3D phase contrast MRI: Optimized analysis of blood flow and vessel wall parameters", "type" : "article-journal", "volume" : "60" }, "uris" : [ "http://www.mendeley.com/documents/?uuid=7a873ac9-9605-4f69-8d06-1a043121dfd1" ] } ], "mendeley" : { "formattedCitation" : "&lt;sup&gt;6&lt;/sup&gt;", "plainTextFormattedCitation" : "6", "previouslyFormattedCitation" : "&lt;sup&gt;6&lt;/sup&gt;" }, "properties" : {  }, "schema" : "https://github.com/citation-style-language/schema/raw/master/csl-citation.json" }</w:instrText>
      </w:r>
      <w:r w:rsidR="002D6DB5">
        <w:fldChar w:fldCharType="separate"/>
      </w:r>
      <w:r w:rsidR="002D6DB5" w:rsidRPr="002D6DB5">
        <w:rPr>
          <w:noProof/>
          <w:vertAlign w:val="superscript"/>
        </w:rPr>
        <w:t>6</w:t>
      </w:r>
      <w:r w:rsidR="002D6DB5">
        <w:fldChar w:fldCharType="end"/>
      </w:r>
      <w:r w:rsidR="002D6DB5">
        <w:t xml:space="preserve"> </w:t>
      </w:r>
      <w:r w:rsidR="008E79BB">
        <w:t>that allowed for</w:t>
      </w:r>
      <w:r w:rsidR="003F3BF1">
        <w:t xml:space="preserve"> manual</w:t>
      </w:r>
      <w:r w:rsidR="008E79BB">
        <w:t xml:space="preserve"> temporal </w:t>
      </w:r>
      <w:r w:rsidR="008E79BB">
        <w:lastRenderedPageBreak/>
        <w:t>segmentation thr</w:t>
      </w:r>
      <w:r w:rsidR="001C5D51">
        <w:t xml:space="preserve">oughout the cardiac cycle. </w:t>
      </w:r>
      <w:r w:rsidR="0013056B">
        <w:t xml:space="preserve">Hemodynamic </w:t>
      </w:r>
      <w:r w:rsidR="00EB580F">
        <w:t xml:space="preserve">parameters </w:t>
      </w:r>
      <w:r w:rsidR="00CF0379" w:rsidRPr="00CF0379">
        <w:t xml:space="preserve">were </w:t>
      </w:r>
      <w:r w:rsidR="001C5D51">
        <w:t xml:space="preserve">then </w:t>
      </w:r>
      <w:r w:rsidR="00CF0379" w:rsidRPr="00CF0379">
        <w:t>analy</w:t>
      </w:r>
      <w:r w:rsidR="00EB580F">
        <w:t>zed</w:t>
      </w:r>
      <w:r w:rsidR="003D2CD0">
        <w:t xml:space="preserve"> for each subject. Statistical </w:t>
      </w:r>
      <w:r w:rsidR="00AB7F8C">
        <w:t xml:space="preserve">analysis was performed </w:t>
      </w:r>
      <w:r w:rsidR="001C5D51">
        <w:t>using paired t-tests (</w:t>
      </w:r>
      <w:r w:rsidR="00EC60FE">
        <w:t xml:space="preserve">between pre- and post-prandial states) as well as </w:t>
      </w:r>
      <w:r w:rsidR="00C01587">
        <w:t>a two-</w:t>
      </w:r>
      <w:r w:rsidR="00EC60FE">
        <w:t>sample</w:t>
      </w:r>
      <w:r w:rsidR="003D2CD0">
        <w:t xml:space="preserve"> t-test</w:t>
      </w:r>
      <w:r w:rsidR="00EC60FE">
        <w:t xml:space="preserve"> </w:t>
      </w:r>
      <w:r w:rsidR="003D2CD0">
        <w:t>(</w:t>
      </w:r>
      <w:r w:rsidR="00EC60FE">
        <w:t xml:space="preserve">between </w:t>
      </w:r>
      <w:r w:rsidR="003D2CD0">
        <w:t>groups)</w:t>
      </w:r>
      <w:r w:rsidR="00EC60FE">
        <w:t>.</w:t>
      </w:r>
      <w:r w:rsidR="00AB7F8C">
        <w:t xml:space="preserve"> </w:t>
      </w:r>
    </w:p>
    <w:p w14:paraId="34A29F99" w14:textId="77777777" w:rsidR="00EB310B" w:rsidRDefault="00EB310B"/>
    <w:p w14:paraId="47C1450C" w14:textId="6EE3C90C" w:rsidR="00EB310B" w:rsidRDefault="00EB310B">
      <w:r w:rsidRPr="00DC720E">
        <w:rPr>
          <w:b/>
        </w:rPr>
        <w:t>Results:</w:t>
      </w:r>
      <w:r w:rsidR="00DC720E">
        <w:rPr>
          <w:b/>
        </w:rPr>
        <w:t xml:space="preserve"> </w:t>
      </w:r>
      <w:r w:rsidR="00C01587">
        <w:t>4D f</w:t>
      </w:r>
      <w:r w:rsidR="005107FE">
        <w:t>low data w</w:t>
      </w:r>
      <w:r w:rsidR="008270E2">
        <w:t>ere</w:t>
      </w:r>
      <w:r w:rsidR="005107FE">
        <w:t xml:space="preserve"> </w:t>
      </w:r>
      <w:r w:rsidR="00847AB2">
        <w:t xml:space="preserve">successfully obtained for all </w:t>
      </w:r>
      <w:r w:rsidR="00847AB2" w:rsidRPr="000A5CB6">
        <w:t>25</w:t>
      </w:r>
      <w:r w:rsidR="005107FE">
        <w:t xml:space="preserve"> subjects. </w:t>
      </w:r>
      <w:r w:rsidR="00E22D8F">
        <w:t xml:space="preserve">In </w:t>
      </w:r>
      <w:r w:rsidR="00301779">
        <w:t xml:space="preserve">response to the meal challenge for </w:t>
      </w:r>
      <w:r w:rsidR="00E22D8F">
        <w:t xml:space="preserve">the control group, </w:t>
      </w:r>
      <w:r w:rsidR="00301779">
        <w:t xml:space="preserve">flow </w:t>
      </w:r>
      <w:r w:rsidR="008270E2">
        <w:t>in the SCAo increased on average by 18% (p = 0.01</w:t>
      </w:r>
      <w:r w:rsidR="00227728">
        <w:t>0</w:t>
      </w:r>
      <w:r w:rsidR="008270E2">
        <w:t>), SMA increased by 52% (p = 0.01</w:t>
      </w:r>
      <w:r w:rsidR="00227728">
        <w:t>4</w:t>
      </w:r>
      <w:r w:rsidR="008270E2">
        <w:t>), SMV increased by 59% (p = 0.003), and PV increased by 47% (p = 0.001)</w:t>
      </w:r>
      <w:r w:rsidR="008C5338">
        <w:t xml:space="preserve"> as seen in Figure </w:t>
      </w:r>
      <w:r w:rsidR="00A135F8">
        <w:t>3</w:t>
      </w:r>
      <w:r w:rsidR="008270E2">
        <w:t xml:space="preserve">. The ischemia group also saw average increases in flow:  SCAo 6% (p = 0.078), SMA 18% (p = 0.026), SMV 40% (p = 0.00004), and PV 27% (p = 0.00012). </w:t>
      </w:r>
      <w:r w:rsidR="00896EB7">
        <w:t xml:space="preserve">In addition, there was a 14% decrease in the RRA flow values </w:t>
      </w:r>
      <w:r w:rsidR="006B17D3">
        <w:t>(p = 0.033)</w:t>
      </w:r>
      <w:r w:rsidR="00896EB7">
        <w:t xml:space="preserve">. </w:t>
      </w:r>
      <w:r w:rsidR="008270E2">
        <w:t xml:space="preserve">Cross comparing the flow difference </w:t>
      </w:r>
      <w:r w:rsidR="006B17D3">
        <w:t>between both groups showed</w:t>
      </w:r>
      <w:r w:rsidR="008270E2">
        <w:t xml:space="preserve"> a statistically significant difference</w:t>
      </w:r>
      <w:r w:rsidR="004B4B6B">
        <w:t xml:space="preserve"> in meal challege responses, specifically, the ischemia group showed less change </w:t>
      </w:r>
      <w:r w:rsidR="003F0D45">
        <w:t>in flow after a meal in the SCAo (p = 0.029, effect size = -1.079), SMA (p = 0.004, effect size = -1.48), SMV (p = 0.003, effect size = -1.533), and PV (p = 0.002, effect size = -1.657)</w:t>
      </w:r>
      <w:r w:rsidR="008C5338">
        <w:t xml:space="preserve"> (Figure 3)</w:t>
      </w:r>
      <w:r w:rsidR="003F0D45">
        <w:t>.</w:t>
      </w:r>
      <w:r w:rsidR="000E4066">
        <w:t xml:space="preserve"> The other vessels measured (IRAo, LRA, RRA, CA, and SV) did not </w:t>
      </w:r>
      <w:r w:rsidR="0003764D">
        <w:t xml:space="preserve">show </w:t>
      </w:r>
      <w:r w:rsidR="00896EB7">
        <w:t xml:space="preserve">statistically significant meal response differences. </w:t>
      </w:r>
      <w:r w:rsidR="004A2B0C">
        <w:t xml:space="preserve"> </w:t>
      </w:r>
    </w:p>
    <w:p w14:paraId="48E9D1E2" w14:textId="77777777" w:rsidR="0003764D" w:rsidRPr="0003764D" w:rsidRDefault="0003764D"/>
    <w:p w14:paraId="4F437FCB" w14:textId="0F7C0FA3" w:rsidR="00EC60FE" w:rsidRPr="006B17D3" w:rsidRDefault="00EC60FE">
      <w:r>
        <w:rPr>
          <w:b/>
        </w:rPr>
        <w:t>Discussion:</w:t>
      </w:r>
      <w:r w:rsidR="004B4B6B">
        <w:rPr>
          <w:b/>
        </w:rPr>
        <w:t xml:space="preserve"> </w:t>
      </w:r>
      <w:r w:rsidR="00390342">
        <w:t>The</w:t>
      </w:r>
      <w:r w:rsidR="0003764D">
        <w:t xml:space="preserve"> control group showed a greater </w:t>
      </w:r>
      <w:r w:rsidR="00A81C68">
        <w:t>change in flow in response</w:t>
      </w:r>
      <w:r w:rsidR="0003764D">
        <w:t xml:space="preserve"> to the meal challenge, </w:t>
      </w:r>
      <w:r w:rsidR="00390342">
        <w:t xml:space="preserve">while </w:t>
      </w:r>
      <w:r w:rsidR="0003764D">
        <w:t xml:space="preserve">the overall change in flow for the ischemia group was </w:t>
      </w:r>
      <w:r w:rsidR="00227728">
        <w:t>significantly</w:t>
      </w:r>
      <w:r w:rsidR="0003764D">
        <w:t xml:space="preserve"> less</w:t>
      </w:r>
      <w:r w:rsidR="008C5338">
        <w:t xml:space="preserve"> (Figures 4-5)</w:t>
      </w:r>
      <w:r w:rsidR="0003764D">
        <w:t xml:space="preserve">. This </w:t>
      </w:r>
      <w:r w:rsidR="0004527F">
        <w:t xml:space="preserve">is most likely due to the </w:t>
      </w:r>
      <w:r w:rsidR="00A81C68">
        <w:t xml:space="preserve">intrinsic </w:t>
      </w:r>
      <w:r w:rsidR="0003764D">
        <w:t xml:space="preserve">pathology </w:t>
      </w:r>
      <w:r w:rsidR="0004527F">
        <w:t xml:space="preserve">that is </w:t>
      </w:r>
      <w:r w:rsidR="009D5AA2">
        <w:t>preventing</w:t>
      </w:r>
      <w:r w:rsidR="0004527F">
        <w:t xml:space="preserve"> </w:t>
      </w:r>
      <w:r w:rsidR="0003764D">
        <w:t>the vessels from supplying the appropriate amount of blood flow to the abdomen.</w:t>
      </w:r>
      <w:r w:rsidR="00683472">
        <w:t xml:space="preserve"> </w:t>
      </w:r>
    </w:p>
    <w:p w14:paraId="0333ED7D" w14:textId="77777777" w:rsidR="00EC60FE" w:rsidRDefault="00EC60FE">
      <w:pPr>
        <w:rPr>
          <w:b/>
        </w:rPr>
      </w:pPr>
    </w:p>
    <w:p w14:paraId="5C82C489" w14:textId="2BC31A8E" w:rsidR="00EB310B" w:rsidRPr="00F8028E" w:rsidRDefault="00EB310B" w:rsidP="006B17D3">
      <w:r w:rsidRPr="00DC720E">
        <w:rPr>
          <w:b/>
        </w:rPr>
        <w:t>Conclusion:</w:t>
      </w:r>
      <w:r w:rsidR="008270E2">
        <w:rPr>
          <w:b/>
        </w:rPr>
        <w:t xml:space="preserve"> </w:t>
      </w:r>
      <w:r w:rsidR="00F8028E">
        <w:t xml:space="preserve">This study demonstrates the </w:t>
      </w:r>
      <w:r w:rsidR="003D2CD0">
        <w:t xml:space="preserve">feasibility </w:t>
      </w:r>
      <w:r w:rsidR="00F8028E">
        <w:t>of using 4D flow</w:t>
      </w:r>
      <w:r w:rsidR="0004527F">
        <w:t xml:space="preserve"> MRI to non-invasively </w:t>
      </w:r>
      <w:r w:rsidR="004125D7">
        <w:t xml:space="preserve">and comprehensively </w:t>
      </w:r>
      <w:r w:rsidR="0004527F">
        <w:t xml:space="preserve">assess </w:t>
      </w:r>
      <w:r w:rsidR="00F8028E">
        <w:t>the functional response</w:t>
      </w:r>
      <w:r w:rsidR="00EB2C56">
        <w:t xml:space="preserve"> to a meal challenge in patient</w:t>
      </w:r>
      <w:r w:rsidR="00F8028E">
        <w:t>s wi</w:t>
      </w:r>
      <w:r w:rsidR="003D2CD0">
        <w:t>th p</w:t>
      </w:r>
      <w:r w:rsidR="0004527F">
        <w:t>ossible</w:t>
      </w:r>
      <w:r w:rsidR="003D2CD0">
        <w:t xml:space="preserve"> mesenteric ischemia. Additionally, complete anatomical coverage of all mesenteric vessels could further </w:t>
      </w:r>
      <w:r w:rsidR="0003764D">
        <w:t xml:space="preserve">aid in </w:t>
      </w:r>
      <w:r w:rsidR="0039337B">
        <w:t xml:space="preserve">diagnosis. </w:t>
      </w:r>
      <w:r w:rsidR="00CA2C64">
        <w:t xml:space="preserve">In summary, this tool can be used to </w:t>
      </w:r>
      <w:r w:rsidR="00E526DA">
        <w:t>quantitatively and qualitatively aid in the difficult diagnosis of mesenteric ischemia.</w:t>
      </w:r>
    </w:p>
    <w:p w14:paraId="71F36BB0" w14:textId="7A2A8795" w:rsidR="00EB310B" w:rsidRPr="00DC720E" w:rsidRDefault="00EB310B">
      <w:pPr>
        <w:rPr>
          <w:b/>
        </w:rPr>
      </w:pPr>
    </w:p>
    <w:p w14:paraId="731E5789" w14:textId="336DEC7E" w:rsidR="004125D7" w:rsidRDefault="00EB310B" w:rsidP="0039337B">
      <w:pPr>
        <w:rPr>
          <w:rFonts w:ascii="Arial" w:hAnsi="Arial" w:cs="Arial"/>
          <w:b/>
          <w:sz w:val="20"/>
          <w:szCs w:val="20"/>
          <w:lang w:val="en-GB"/>
        </w:rPr>
      </w:pPr>
      <w:r w:rsidRPr="00DC720E">
        <w:rPr>
          <w:b/>
        </w:rPr>
        <w:t>References:</w:t>
      </w:r>
      <w:r w:rsidR="0054540C" w:rsidRPr="0054540C">
        <w:rPr>
          <w:rFonts w:ascii="Arial" w:hAnsi="Arial" w:cs="Arial"/>
          <w:b/>
          <w:sz w:val="20"/>
          <w:szCs w:val="20"/>
          <w:lang w:val="en-GB"/>
        </w:rPr>
        <w:t xml:space="preserve"> </w:t>
      </w:r>
    </w:p>
    <w:p w14:paraId="65A65941" w14:textId="2DADA1E5" w:rsidR="00144A51" w:rsidRPr="00144A51" w:rsidRDefault="00B77A49" w:rsidP="00144A51">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144A51" w:rsidRPr="00144A51">
        <w:rPr>
          <w:noProof/>
        </w:rPr>
        <w:t xml:space="preserve">1. </w:t>
      </w:r>
      <w:r w:rsidR="00144A51" w:rsidRPr="00144A51">
        <w:rPr>
          <w:noProof/>
        </w:rPr>
        <w:tab/>
        <w:t xml:space="preserve">Wilkins LR, Stone JR. Chronic mesenteric ischemia. </w:t>
      </w:r>
      <w:r w:rsidR="00144A51" w:rsidRPr="00144A51">
        <w:rPr>
          <w:i/>
          <w:iCs/>
          <w:noProof/>
        </w:rPr>
        <w:t>Tech Vasc Interv Radiol</w:t>
      </w:r>
      <w:r w:rsidR="00144A51" w:rsidRPr="00144A51">
        <w:rPr>
          <w:noProof/>
        </w:rPr>
        <w:t>. 2015;18(1):31-37. doi:10.1053/j.tvir.2014.12.005</w:t>
      </w:r>
    </w:p>
    <w:p w14:paraId="39BAED94" w14:textId="77777777" w:rsidR="00144A51" w:rsidRPr="00144A51" w:rsidRDefault="00144A51" w:rsidP="00144A51">
      <w:pPr>
        <w:widowControl w:val="0"/>
        <w:autoSpaceDE w:val="0"/>
        <w:autoSpaceDN w:val="0"/>
        <w:adjustRightInd w:val="0"/>
        <w:ind w:left="640" w:hanging="640"/>
        <w:rPr>
          <w:noProof/>
        </w:rPr>
      </w:pPr>
      <w:r w:rsidRPr="00144A51">
        <w:rPr>
          <w:noProof/>
        </w:rPr>
        <w:t xml:space="preserve">2. </w:t>
      </w:r>
      <w:r w:rsidRPr="00144A51">
        <w:rPr>
          <w:noProof/>
        </w:rPr>
        <w:tab/>
        <w:t xml:space="preserve">KC Li, Hopkins KL, Dalman RL CS. Simultaneous measurement of flow in the superior mesenteric vein and artery with cine phase-contrast MR imaging: value in diagnosis of chronic mesenteric ischemia—work in progress. </w:t>
      </w:r>
      <w:r w:rsidRPr="00144A51">
        <w:rPr>
          <w:i/>
          <w:iCs/>
          <w:noProof/>
        </w:rPr>
        <w:t>Radiology</w:t>
      </w:r>
      <w:r w:rsidRPr="00144A51">
        <w:rPr>
          <w:noProof/>
        </w:rPr>
        <w:t>. 1995;194(2):327-330.</w:t>
      </w:r>
    </w:p>
    <w:p w14:paraId="53390DDF" w14:textId="77777777" w:rsidR="00144A51" w:rsidRPr="00144A51" w:rsidRDefault="00144A51" w:rsidP="00144A51">
      <w:pPr>
        <w:widowControl w:val="0"/>
        <w:autoSpaceDE w:val="0"/>
        <w:autoSpaceDN w:val="0"/>
        <w:adjustRightInd w:val="0"/>
        <w:ind w:left="640" w:hanging="640"/>
        <w:rPr>
          <w:noProof/>
        </w:rPr>
      </w:pPr>
      <w:r w:rsidRPr="00144A51">
        <w:rPr>
          <w:noProof/>
        </w:rPr>
        <w:t xml:space="preserve">3. </w:t>
      </w:r>
      <w:r w:rsidRPr="00144A51">
        <w:rPr>
          <w:noProof/>
        </w:rPr>
        <w:tab/>
        <w:t xml:space="preserve">Roldan-Alzate A, Frydrychowicz A, Said A, et al. Impaired regulation of portal venous flow in response to a meal challenge as quantified by 4D flow MRI. </w:t>
      </w:r>
      <w:r w:rsidRPr="00144A51">
        <w:rPr>
          <w:i/>
          <w:iCs/>
          <w:noProof/>
        </w:rPr>
        <w:t>J Magn Reson Imaging</w:t>
      </w:r>
      <w:r w:rsidRPr="00144A51">
        <w:rPr>
          <w:noProof/>
        </w:rPr>
        <w:t>. 2015;42(4):1009-1017. doi:10.1002/jmri.24886</w:t>
      </w:r>
    </w:p>
    <w:p w14:paraId="4ED60C50" w14:textId="77777777" w:rsidR="00144A51" w:rsidRPr="00144A51" w:rsidRDefault="00144A51" w:rsidP="00144A51">
      <w:pPr>
        <w:widowControl w:val="0"/>
        <w:autoSpaceDE w:val="0"/>
        <w:autoSpaceDN w:val="0"/>
        <w:adjustRightInd w:val="0"/>
        <w:ind w:left="640" w:hanging="640"/>
        <w:rPr>
          <w:noProof/>
        </w:rPr>
      </w:pPr>
      <w:r w:rsidRPr="00144A51">
        <w:rPr>
          <w:noProof/>
        </w:rPr>
        <w:t xml:space="preserve">4. </w:t>
      </w:r>
      <w:r w:rsidRPr="00144A51">
        <w:rPr>
          <w:noProof/>
        </w:rPr>
        <w:tab/>
        <w:t xml:space="preserve">Gu T, Korosec FR, Block WF, et al. PC VIPR: A high-speed 3D phase-contrast method for flow quantification and high-resolution angiography. </w:t>
      </w:r>
      <w:r w:rsidRPr="00144A51">
        <w:rPr>
          <w:i/>
          <w:iCs/>
          <w:noProof/>
        </w:rPr>
        <w:t>Am J Neuroradiol</w:t>
      </w:r>
      <w:r w:rsidRPr="00144A51">
        <w:rPr>
          <w:noProof/>
        </w:rPr>
        <w:t>. 2005;26(4):743-749. doi:26/4/743 [pii]</w:t>
      </w:r>
    </w:p>
    <w:p w14:paraId="04A32CE9" w14:textId="77777777" w:rsidR="00144A51" w:rsidRPr="00144A51" w:rsidRDefault="00144A51" w:rsidP="00144A51">
      <w:pPr>
        <w:widowControl w:val="0"/>
        <w:autoSpaceDE w:val="0"/>
        <w:autoSpaceDN w:val="0"/>
        <w:adjustRightInd w:val="0"/>
        <w:ind w:left="640" w:hanging="640"/>
        <w:rPr>
          <w:noProof/>
        </w:rPr>
      </w:pPr>
      <w:r w:rsidRPr="00144A51">
        <w:rPr>
          <w:noProof/>
        </w:rPr>
        <w:t xml:space="preserve">5. </w:t>
      </w:r>
      <w:r w:rsidRPr="00144A51">
        <w:rPr>
          <w:noProof/>
        </w:rPr>
        <w:tab/>
        <w:t xml:space="preserve">Johnson KM, Lum DP, Turski PA, et al. Improved 3D Phase Contrast MRI with Off-resonance Corrected Dual Echo VIPR. </w:t>
      </w:r>
      <w:r w:rsidRPr="00144A51">
        <w:rPr>
          <w:i/>
          <w:iCs/>
          <w:noProof/>
        </w:rPr>
        <w:t>Magn Reson Med</w:t>
      </w:r>
      <w:r w:rsidRPr="00144A51">
        <w:rPr>
          <w:noProof/>
        </w:rPr>
        <w:t>. 2008;60(6):1329-1336. doi:10.1002/mrm.21763.Improved</w:t>
      </w:r>
    </w:p>
    <w:p w14:paraId="02FEA3F1" w14:textId="77777777" w:rsidR="00144A51" w:rsidRPr="00144A51" w:rsidRDefault="00144A51" w:rsidP="00144A51">
      <w:pPr>
        <w:widowControl w:val="0"/>
        <w:autoSpaceDE w:val="0"/>
        <w:autoSpaceDN w:val="0"/>
        <w:adjustRightInd w:val="0"/>
        <w:ind w:left="640" w:hanging="640"/>
        <w:rPr>
          <w:noProof/>
        </w:rPr>
      </w:pPr>
      <w:r w:rsidRPr="00144A51">
        <w:rPr>
          <w:noProof/>
        </w:rPr>
        <w:t xml:space="preserve">6. </w:t>
      </w:r>
      <w:r w:rsidRPr="00144A51">
        <w:rPr>
          <w:noProof/>
        </w:rPr>
        <w:tab/>
        <w:t xml:space="preserve">Stalder AF, Russe MF, Frydrychowicz A, Bock J  et al. Quantitative 2D and 3D phase contrast MRI: Optimized analysis of blood flow and vessel wall parameters. </w:t>
      </w:r>
      <w:r w:rsidRPr="00144A51">
        <w:rPr>
          <w:i/>
          <w:iCs/>
          <w:noProof/>
        </w:rPr>
        <w:t>MRM</w:t>
      </w:r>
      <w:r w:rsidRPr="00144A51">
        <w:rPr>
          <w:noProof/>
        </w:rPr>
        <w:t>. 2008;60(5):1218-1231.</w:t>
      </w:r>
    </w:p>
    <w:p w14:paraId="7DE3F7FD" w14:textId="77777777" w:rsidR="00144A51" w:rsidRPr="00144A51" w:rsidRDefault="00144A51" w:rsidP="00144A51">
      <w:pPr>
        <w:widowControl w:val="0"/>
        <w:autoSpaceDE w:val="0"/>
        <w:autoSpaceDN w:val="0"/>
        <w:adjustRightInd w:val="0"/>
        <w:ind w:left="640" w:hanging="640"/>
        <w:rPr>
          <w:noProof/>
        </w:rPr>
      </w:pPr>
      <w:r w:rsidRPr="00144A51">
        <w:rPr>
          <w:noProof/>
        </w:rPr>
        <w:lastRenderedPageBreak/>
        <w:t xml:space="preserve">7. </w:t>
      </w:r>
      <w:r w:rsidRPr="00144A51">
        <w:rPr>
          <w:noProof/>
        </w:rPr>
        <w:tab/>
        <w:t>Hohenwalter EJ. Chronic Mesenteric Ischemia : Diagnosis and Treatment. 2009;1(212):345-351. doi:10.1055/s-0029-1242198.</w:t>
      </w:r>
    </w:p>
    <w:p w14:paraId="051A81A9" w14:textId="2127BD4B" w:rsidR="00CA2C64" w:rsidRPr="008A4C8E" w:rsidRDefault="00B77A49">
      <w:r>
        <w:fldChar w:fldCharType="end"/>
      </w:r>
    </w:p>
    <w:p w14:paraId="0B5B0C11" w14:textId="0C2C0BDF" w:rsidR="00FA4181" w:rsidRDefault="00FA4181" w:rsidP="00FA4181">
      <w:pPr>
        <w:rPr>
          <w:b/>
        </w:rPr>
      </w:pPr>
      <w:r w:rsidRPr="00DC720E">
        <w:rPr>
          <w:b/>
        </w:rPr>
        <w:t>Figures:</w:t>
      </w:r>
    </w:p>
    <w:p w14:paraId="212D6E0B" w14:textId="6A959ACF" w:rsidR="004878EC" w:rsidRPr="00E86520" w:rsidRDefault="000F7934" w:rsidP="00E86520">
      <w:pPr>
        <w:rPr>
          <w:b/>
        </w:rPr>
      </w:pPr>
      <w:r>
        <w:rPr>
          <w:b/>
          <w:noProof/>
          <w:lang w:val="en-US" w:eastAsia="en-US"/>
        </w:rPr>
        <mc:AlternateContent>
          <mc:Choice Requires="wpg">
            <w:drawing>
              <wp:anchor distT="0" distB="0" distL="114300" distR="114300" simplePos="0" relativeHeight="251674624" behindDoc="1" locked="0" layoutInCell="1" allowOverlap="1" wp14:anchorId="775228C7" wp14:editId="301FDA22">
                <wp:simplePos x="0" y="0"/>
                <wp:positionH relativeFrom="column">
                  <wp:posOffset>-103367</wp:posOffset>
                </wp:positionH>
                <wp:positionV relativeFrom="paragraph">
                  <wp:posOffset>235889</wp:posOffset>
                </wp:positionV>
                <wp:extent cx="6487795" cy="6059529"/>
                <wp:effectExtent l="0" t="0" r="8255" b="0"/>
                <wp:wrapTight wrapText="bothSides">
                  <wp:wrapPolygon edited="0">
                    <wp:start x="0" y="0"/>
                    <wp:lineTo x="0" y="21528"/>
                    <wp:lineTo x="21564" y="21528"/>
                    <wp:lineTo x="21564" y="0"/>
                    <wp:lineTo x="0" y="0"/>
                  </wp:wrapPolygon>
                </wp:wrapTight>
                <wp:docPr id="20" name="Group 20"/>
                <wp:cNvGraphicFramePr/>
                <a:graphic xmlns:a="http://schemas.openxmlformats.org/drawingml/2006/main">
                  <a:graphicData uri="http://schemas.microsoft.com/office/word/2010/wordprocessingGroup">
                    <wpg:wgp>
                      <wpg:cNvGrpSpPr/>
                      <wpg:grpSpPr>
                        <a:xfrm>
                          <a:off x="0" y="0"/>
                          <a:ext cx="6487795" cy="6059529"/>
                          <a:chOff x="0" y="0"/>
                          <a:chExt cx="6487795" cy="6059529"/>
                        </a:xfrm>
                      </wpg:grpSpPr>
                      <pic:pic xmlns:pic="http://schemas.openxmlformats.org/drawingml/2006/picture">
                        <pic:nvPicPr>
                          <pic:cNvPr id="1" name="Picture 1"/>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23854"/>
                            <a:ext cx="6487795" cy="6035675"/>
                          </a:xfrm>
                          <a:prstGeom prst="rect">
                            <a:avLst/>
                          </a:prstGeom>
                        </pic:spPr>
                      </pic:pic>
                      <wps:wsp>
                        <wps:cNvPr id="9" name="Text Box 9"/>
                        <wps:cNvSpPr txBox="1"/>
                        <wps:spPr>
                          <a:xfrm>
                            <a:off x="0" y="0"/>
                            <a:ext cx="326004" cy="294198"/>
                          </a:xfrm>
                          <a:prstGeom prst="rect">
                            <a:avLst/>
                          </a:prstGeom>
                          <a:noFill/>
                          <a:ln w="6350">
                            <a:noFill/>
                          </a:ln>
                        </wps:spPr>
                        <wps:txbx>
                          <w:txbxContent>
                            <w:p w14:paraId="15875495" w14:textId="402931F8" w:rsidR="00EC3B01" w:rsidRPr="00EC3B01" w:rsidRDefault="00EC3B01">
                              <w:pPr>
                                <w:rPr>
                                  <w:color w:val="FFFFFF" w:themeColor="background1"/>
                                </w:rPr>
                              </w:pPr>
                              <w:r w:rsidRPr="00EC3B01">
                                <w:rPr>
                                  <w:color w:val="FFFFFF" w:themeColor="background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12"/>
                        <wps:cNvSpPr txBox="1"/>
                        <wps:spPr>
                          <a:xfrm>
                            <a:off x="3411110" y="23854"/>
                            <a:ext cx="326004" cy="294198"/>
                          </a:xfrm>
                          <a:prstGeom prst="rect">
                            <a:avLst/>
                          </a:prstGeom>
                          <a:noFill/>
                          <a:ln w="6350">
                            <a:noFill/>
                          </a:ln>
                        </wps:spPr>
                        <wps:txbx>
                          <w:txbxContent>
                            <w:p w14:paraId="35D2B490" w14:textId="126514E3" w:rsidR="00EC3B01" w:rsidRPr="00EC3B01" w:rsidRDefault="000F7934" w:rsidP="00EC3B01">
                              <w:pPr>
                                <w:rPr>
                                  <w:color w:val="FFFFFF" w:themeColor="background1"/>
                                </w:rPr>
                              </w:pPr>
                              <w:r>
                                <w:rPr>
                                  <w:color w:val="FFFFFF" w:themeColor="background1"/>
                                </w:rPr>
                                <w:t>b</w:t>
                              </w:r>
                              <w:r w:rsidR="00EC3B01" w:rsidRPr="00EC3B01">
                                <w:rPr>
                                  <w:color w:val="FFFFFF" w:themeColor="background1"/>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0" y="3077154"/>
                            <a:ext cx="326004" cy="294198"/>
                          </a:xfrm>
                          <a:prstGeom prst="rect">
                            <a:avLst/>
                          </a:prstGeom>
                          <a:noFill/>
                          <a:ln w="6350">
                            <a:noFill/>
                          </a:ln>
                        </wps:spPr>
                        <wps:txbx>
                          <w:txbxContent>
                            <w:p w14:paraId="0E17DB20" w14:textId="6514EC05" w:rsidR="000F7934" w:rsidRPr="00EC3B01" w:rsidRDefault="000F7934" w:rsidP="000F7934">
                              <w:pPr>
                                <w:rPr>
                                  <w:color w:val="FFFFFF" w:themeColor="background1"/>
                                </w:rPr>
                              </w:pPr>
                              <w:r>
                                <w:rPr>
                                  <w:color w:val="FFFFFF" w:themeColor="background1"/>
                                </w:rPr>
                                <w:t>c</w:t>
                              </w:r>
                              <w:r w:rsidRPr="00EC3B01">
                                <w:rPr>
                                  <w:color w:val="FFFFFF" w:themeColor="background1"/>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Text Box 15"/>
                        <wps:cNvSpPr txBox="1"/>
                        <wps:spPr>
                          <a:xfrm>
                            <a:off x="3411110" y="3077154"/>
                            <a:ext cx="326004" cy="294198"/>
                          </a:xfrm>
                          <a:prstGeom prst="rect">
                            <a:avLst/>
                          </a:prstGeom>
                          <a:noFill/>
                          <a:ln w="6350">
                            <a:noFill/>
                          </a:ln>
                        </wps:spPr>
                        <wps:txbx>
                          <w:txbxContent>
                            <w:p w14:paraId="4173B23B" w14:textId="20BD7FE7" w:rsidR="000F7934" w:rsidRPr="00EC3B01" w:rsidRDefault="000F7934" w:rsidP="000F7934">
                              <w:pPr>
                                <w:rPr>
                                  <w:color w:val="FFFFFF" w:themeColor="background1"/>
                                </w:rPr>
                              </w:pPr>
                              <w:r>
                                <w:rPr>
                                  <w:color w:val="FFFFFF" w:themeColor="background1"/>
                                </w:rPr>
                                <w:t>d</w:t>
                              </w:r>
                              <w:r w:rsidRPr="00EC3B01">
                                <w:rPr>
                                  <w:color w:val="FFFFFF" w:themeColor="background1"/>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75228C7" id="Group 20" o:spid="_x0000_s1026" style="position:absolute;margin-left:-8.15pt;margin-top:18.55pt;width:510.85pt;height:477.15pt;z-index:-251641856" coordsize="64877,605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top:238;width:64877;height:603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">
                  <v:imagedata r:id="rId8" o:title=""/>
                  <v:path arrowok="t"/>
                </v:shape>
                <v:shapetype id="_x0000_t202" coordsize="21600,21600" o:spt="202" path="m,l,21600r21600,l21600,xe">
                  <v:stroke joinstyle="miter"/>
                  <v:path gradientshapeok="t" o:connecttype="rect"/>
                </v:shapetype>
                <v:shape id="Text Box 9" o:spid="_x0000_s1028" type="#_x0000_t202" style="position:absolute;width:3260;height:2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" filled="f" stroked="f" strokeweight=".5pt">
                  <v:textbox>
                    <w:txbxContent>
                      <w:p w14:paraId="15875495" w14:textId="402931F8" w:rsidR="00EC3B01" w:rsidRPr="00EC3B01" w:rsidRDefault="00EC3B01">
                        <w:pPr>
                          <w:rPr>
                            <w:color w:val="FFFFFF" w:themeColor="background1"/>
                          </w:rPr>
                        </w:pPr>
                        <w:r w:rsidRPr="00EC3B01">
                          <w:rPr>
                            <w:color w:val="FFFFFF" w:themeColor="background1"/>
                          </w:rPr>
                          <w:t>a)</w:t>
                        </w:r>
                      </w:p>
                    </w:txbxContent>
                  </v:textbox>
                </v:shape>
                <v:shape id="Text Box 12" o:spid="_x0000_s1029" type="#_x0000_t202" style="position:absolute;left:34111;top:238;width:3260;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" filled="f" stroked="f" strokeweight=".5pt">
                  <v:textbox>
                    <w:txbxContent>
                      <w:p w14:paraId="35D2B490" w14:textId="126514E3" w:rsidR="00EC3B01" w:rsidRPr="00EC3B01" w:rsidRDefault="000F7934" w:rsidP="00EC3B01">
                        <w:pPr>
                          <w:rPr>
                            <w:color w:val="FFFFFF" w:themeColor="background1"/>
                          </w:rPr>
                        </w:pPr>
                        <w:r>
                          <w:rPr>
                            <w:color w:val="FFFFFF" w:themeColor="background1"/>
                          </w:rPr>
                          <w:t>b</w:t>
                        </w:r>
                        <w:r w:rsidR="00EC3B01" w:rsidRPr="00EC3B01">
                          <w:rPr>
                            <w:color w:val="FFFFFF" w:themeColor="background1"/>
                          </w:rPr>
                          <w:t>)</w:t>
                        </w:r>
                      </w:p>
                    </w:txbxContent>
                  </v:textbox>
                </v:shape>
                <v:shape id="Text Box 14" o:spid="_x0000_s1030" type="#_x0000_t202" style="position:absolute;top:30771;width:3260;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ByMxAAAANsAAAAPAAAAZHJzL2Rvd25yZXYueG1sRE9Na8JA&#10;EL0X/A/LCN7qpmI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KssHIzEAAAA2wAAAA8A&#10;AAAAAAAAAAAAAAAABwIAAGRycy9kb3ducmV2LnhtbFBLBQYAAAAAAwADALcAAAD4AgAAAAA=&#10;" filled="f" stroked="f" strokeweight=".5pt">
                  <v:textbox>
                    <w:txbxContent>
                      <w:p w14:paraId="0E17DB20" w14:textId="6514EC05" w:rsidR="000F7934" w:rsidRPr="00EC3B01" w:rsidRDefault="000F7934" w:rsidP="000F7934">
                        <w:pPr>
                          <w:rPr>
                            <w:color w:val="FFFFFF" w:themeColor="background1"/>
                          </w:rPr>
                        </w:pPr>
                        <w:r>
                          <w:rPr>
                            <w:color w:val="FFFFFF" w:themeColor="background1"/>
                          </w:rPr>
                          <w:t>c</w:t>
                        </w:r>
                        <w:r w:rsidRPr="00EC3B01">
                          <w:rPr>
                            <w:color w:val="FFFFFF" w:themeColor="background1"/>
                          </w:rPr>
                          <w:t>)</w:t>
                        </w:r>
                      </w:p>
                    </w:txbxContent>
                  </v:textbox>
                </v:shape>
                <v:shape id="Text Box 15" o:spid="_x0000_s1031" type="#_x0000_t202" style="position:absolute;left:34111;top:30771;width:3260;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" filled="f" stroked="f" strokeweight=".5pt">
                  <v:textbox>
                    <w:txbxContent>
                      <w:p w14:paraId="4173B23B" w14:textId="20BD7FE7" w:rsidR="000F7934" w:rsidRPr="00EC3B01" w:rsidRDefault="000F7934" w:rsidP="000F7934">
                        <w:pPr>
                          <w:rPr>
                            <w:color w:val="FFFFFF" w:themeColor="background1"/>
                          </w:rPr>
                        </w:pPr>
                        <w:r>
                          <w:rPr>
                            <w:color w:val="FFFFFF" w:themeColor="background1"/>
                          </w:rPr>
                          <w:t>d</w:t>
                        </w:r>
                        <w:r w:rsidRPr="00EC3B01">
                          <w:rPr>
                            <w:color w:val="FFFFFF" w:themeColor="background1"/>
                          </w:rPr>
                          <w:t>)</w:t>
                        </w:r>
                      </w:p>
                    </w:txbxContent>
                  </v:textbox>
                </v:shape>
                <w10:wrap type="tight"/>
              </v:group>
            </w:pict>
          </mc:Fallback>
        </mc:AlternateContent>
      </w:r>
    </w:p>
    <w:p w14:paraId="17BFF835" w14:textId="70B83FC9" w:rsidR="00E86520" w:rsidRPr="004878EC" w:rsidRDefault="00E86520" w:rsidP="00E86520">
      <w:pPr>
        <w:pStyle w:val="Caption"/>
      </w:pPr>
      <w:r>
        <w:t xml:space="preserve">Figure </w:t>
      </w:r>
      <w:r>
        <w:fldChar w:fldCharType="begin"/>
      </w:r>
      <w:r>
        <w:instrText xml:space="preserve"> SEQ Figure \* ARABIC </w:instrText>
      </w:r>
      <w:r>
        <w:fldChar w:fldCharType="separate"/>
      </w:r>
      <w:r>
        <w:rPr>
          <w:noProof/>
        </w:rPr>
        <w:t>1</w:t>
      </w:r>
      <w:r>
        <w:fldChar w:fldCharType="end"/>
      </w:r>
      <w:r>
        <w:t xml:space="preserve">: </w:t>
      </w:r>
      <w:r w:rsidR="00F55E29">
        <w:t xml:space="preserve">4D Flow MRI streamline images for a control subject (figures a and b) and an ischemia subject (figures c and d) both before (figures a and c) and after a meal challenge (figures b and d). </w:t>
      </w:r>
      <w:r>
        <w:t xml:space="preserve">The </w:t>
      </w:r>
      <w:r w:rsidR="00F55E29">
        <w:t xml:space="preserve">colorscale for velocity </w:t>
      </w:r>
      <w:r>
        <w:t>and</w:t>
      </w:r>
      <w:r w:rsidR="00F55E29">
        <w:t xml:space="preserve"> the number of streamline emitters are</w:t>
      </w:r>
      <w:r>
        <w:t xml:space="preserve"> </w:t>
      </w:r>
      <w:r w:rsidR="00F55E29">
        <w:t>identical</w:t>
      </w:r>
      <w:r>
        <w:t xml:space="preserve"> for all 4 images. Overall, this ischemia subject showed a reduced flow response after a meal</w:t>
      </w:r>
      <w:r w:rsidR="00F55E29">
        <w:t>.</w:t>
      </w:r>
    </w:p>
    <w:p w14:paraId="31108463" w14:textId="0C25F4A6" w:rsidR="00F6310B" w:rsidRDefault="000F7934" w:rsidP="004878EC">
      <w:pPr>
        <w:tabs>
          <w:tab w:val="left" w:pos="1763"/>
        </w:tabs>
      </w:pPr>
      <w:r w:rsidRPr="000F7934">
        <w:rPr>
          <w:noProof/>
          <w:lang w:val="en-US" w:eastAsia="en-US"/>
        </w:rPr>
        <mc:AlternateContent>
          <mc:Choice Requires="wps">
            <w:drawing>
              <wp:anchor distT="0" distB="0" distL="114300" distR="114300" simplePos="0" relativeHeight="251677696" behindDoc="0" locked="0" layoutInCell="1" allowOverlap="1" wp14:anchorId="72EBD393" wp14:editId="0D90DA08">
                <wp:simplePos x="0" y="0"/>
                <wp:positionH relativeFrom="column">
                  <wp:posOffset>3093058</wp:posOffset>
                </wp:positionH>
                <wp:positionV relativeFrom="paragraph">
                  <wp:posOffset>174653</wp:posOffset>
                </wp:positionV>
                <wp:extent cx="389366" cy="294005"/>
                <wp:effectExtent l="0" t="0" r="0" b="0"/>
                <wp:wrapNone/>
                <wp:docPr id="17" name="Text Box 17"/>
                <wp:cNvGraphicFramePr/>
                <a:graphic xmlns:a="http://schemas.openxmlformats.org/drawingml/2006/main">
                  <a:graphicData uri="http://schemas.microsoft.com/office/word/2010/wordprocessingShape">
                    <wps:wsp>
                      <wps:cNvSpPr txBox="1"/>
                      <wps:spPr>
                        <a:xfrm>
                          <a:off x="0" y="0"/>
                          <a:ext cx="389366" cy="294005"/>
                        </a:xfrm>
                        <a:prstGeom prst="rect">
                          <a:avLst/>
                        </a:prstGeom>
                        <a:noFill/>
                        <a:ln w="6350">
                          <a:noFill/>
                        </a:ln>
                      </wps:spPr>
                      <wps:txbx>
                        <w:txbxContent>
                          <w:p w14:paraId="52780778" w14:textId="77777777" w:rsidR="000F7934" w:rsidRPr="00EC3B01" w:rsidRDefault="000F7934" w:rsidP="000F7934">
                            <w:pPr>
                              <w:rPr>
                                <w:color w:val="FFFFFF" w:themeColor="background1"/>
                              </w:rPr>
                            </w:pPr>
                            <w:r>
                              <w:rPr>
                                <w:color w:val="FFFFFF" w:themeColor="background1"/>
                              </w:rPr>
                              <w:t>b</w:t>
                            </w:r>
                            <w:r w:rsidRPr="00EC3B01">
                              <w:rPr>
                                <w:color w:val="FFFFFF" w:themeColor="background1"/>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EBD393" id="Text Box 17" o:spid="_x0000_s1032" type="#_x0000_t202" style="position:absolute;margin-left:243.55pt;margin-top:13.75pt;width:30.65pt;height:23.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" filled="f" stroked="f" strokeweight=".5pt">
                <v:textbox>
                  <w:txbxContent>
                    <w:p w14:paraId="52780778" w14:textId="77777777" w:rsidR="000F7934" w:rsidRPr="00EC3B01" w:rsidRDefault="000F7934" w:rsidP="000F7934">
                      <w:pPr>
                        <w:rPr>
                          <w:color w:val="FFFFFF" w:themeColor="background1"/>
                        </w:rPr>
                      </w:pPr>
                      <w:r>
                        <w:rPr>
                          <w:color w:val="FFFFFF" w:themeColor="background1"/>
                        </w:rPr>
                        <w:t>b</w:t>
                      </w:r>
                      <w:r w:rsidRPr="00EC3B01">
                        <w:rPr>
                          <w:color w:val="FFFFFF" w:themeColor="background1"/>
                        </w:rPr>
                        <w:t>)</w:t>
                      </w:r>
                    </w:p>
                  </w:txbxContent>
                </v:textbox>
              </v:shape>
            </w:pict>
          </mc:Fallback>
        </mc:AlternateContent>
      </w:r>
      <w:r w:rsidR="004878EC">
        <w:tab/>
      </w:r>
    </w:p>
    <w:p w14:paraId="31D4A875" w14:textId="1279B073" w:rsidR="00E82FBA" w:rsidRDefault="000D213B" w:rsidP="009F07A9">
      <w:pPr>
        <w:tabs>
          <w:tab w:val="left" w:pos="1763"/>
        </w:tabs>
        <w:jc w:val="center"/>
      </w:pPr>
      <w:r>
        <w:rPr>
          <w:noProof/>
          <w:lang w:val="en-US" w:eastAsia="en-US"/>
        </w:rPr>
        <w:lastRenderedPageBreak/>
        <mc:AlternateContent>
          <mc:Choice Requires="wps">
            <w:drawing>
              <wp:anchor distT="0" distB="0" distL="114300" distR="114300" simplePos="0" relativeHeight="251687936" behindDoc="0" locked="0" layoutInCell="1" allowOverlap="1" wp14:anchorId="4CD6FBE8" wp14:editId="64DFF49D">
                <wp:simplePos x="0" y="0"/>
                <wp:positionH relativeFrom="column">
                  <wp:posOffset>3171825</wp:posOffset>
                </wp:positionH>
                <wp:positionV relativeFrom="paragraph">
                  <wp:posOffset>9525</wp:posOffset>
                </wp:positionV>
                <wp:extent cx="326004" cy="294181"/>
                <wp:effectExtent l="0" t="0" r="0" b="0"/>
                <wp:wrapNone/>
                <wp:docPr id="10" name="Text Box 10"/>
                <wp:cNvGraphicFramePr/>
                <a:graphic xmlns:a="http://schemas.openxmlformats.org/drawingml/2006/main">
                  <a:graphicData uri="http://schemas.microsoft.com/office/word/2010/wordprocessingShape">
                    <wps:wsp>
                      <wps:cNvSpPr txBox="1"/>
                      <wps:spPr>
                        <a:xfrm>
                          <a:off x="0" y="0"/>
                          <a:ext cx="326004" cy="294181"/>
                        </a:xfrm>
                        <a:prstGeom prst="rect">
                          <a:avLst/>
                        </a:prstGeom>
                        <a:noFill/>
                        <a:ln w="6350">
                          <a:noFill/>
                        </a:ln>
                      </wps:spPr>
                      <wps:txbx>
                        <w:txbxContent>
                          <w:p w14:paraId="2408A6A7" w14:textId="77777777" w:rsidR="000D213B" w:rsidRPr="00EC3B01" w:rsidRDefault="000D213B" w:rsidP="000D213B">
                            <w:pPr>
                              <w:rPr>
                                <w:color w:val="FFFFFF" w:themeColor="background1"/>
                              </w:rPr>
                            </w:pPr>
                            <w:r>
                              <w:rPr>
                                <w:color w:val="FFFFFF" w:themeColor="background1"/>
                              </w:rPr>
                              <w:t>b</w:t>
                            </w:r>
                            <w:r w:rsidRPr="00EC3B01">
                              <w:rPr>
                                <w:color w:val="FFFFFF" w:themeColor="background1"/>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CD6FBE8" id="Text Box 10" o:spid="_x0000_s1033" type="#_x0000_t202" style="position:absolute;left:0;text-align:left;margin-left:249.75pt;margin-top:.75pt;width:25.65pt;height:23.1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" filled="f" stroked="f" strokeweight=".5pt">
                <v:textbox>
                  <w:txbxContent>
                    <w:p w14:paraId="2408A6A7" w14:textId="77777777" w:rsidR="000D213B" w:rsidRPr="00EC3B01" w:rsidRDefault="000D213B" w:rsidP="000D213B">
                      <w:pPr>
                        <w:rPr>
                          <w:color w:val="FFFFFF" w:themeColor="background1"/>
                        </w:rPr>
                      </w:pPr>
                      <w:r>
                        <w:rPr>
                          <w:color w:val="FFFFFF" w:themeColor="background1"/>
                        </w:rPr>
                        <w:t>b</w:t>
                      </w:r>
                      <w:r w:rsidRPr="00EC3B01">
                        <w:rPr>
                          <w:color w:val="FFFFFF" w:themeColor="background1"/>
                        </w:rPr>
                        <w:t>)</w:t>
                      </w:r>
                    </w:p>
                  </w:txbxContent>
                </v:textbox>
              </v:shape>
            </w:pict>
          </mc:Fallback>
        </mc:AlternateContent>
      </w:r>
      <w:r w:rsidRPr="000F7934">
        <w:rPr>
          <w:noProof/>
          <w:lang w:val="en-US" w:eastAsia="en-US"/>
        </w:rPr>
        <mc:AlternateContent>
          <mc:Choice Requires="wps">
            <w:drawing>
              <wp:anchor distT="0" distB="0" distL="114300" distR="114300" simplePos="0" relativeHeight="251679744" behindDoc="0" locked="0" layoutInCell="1" allowOverlap="1" wp14:anchorId="0FF6D8ED" wp14:editId="1E165073">
                <wp:simplePos x="0" y="0"/>
                <wp:positionH relativeFrom="column">
                  <wp:posOffset>3168650</wp:posOffset>
                </wp:positionH>
                <wp:positionV relativeFrom="paragraph">
                  <wp:posOffset>2782570</wp:posOffset>
                </wp:positionV>
                <wp:extent cx="326004" cy="294198"/>
                <wp:effectExtent l="0" t="0" r="0" b="0"/>
                <wp:wrapNone/>
                <wp:docPr id="19" name="Text Box 19"/>
                <wp:cNvGraphicFramePr/>
                <a:graphic xmlns:a="http://schemas.openxmlformats.org/drawingml/2006/main">
                  <a:graphicData uri="http://schemas.microsoft.com/office/word/2010/wordprocessingShape">
                    <wps:wsp>
                      <wps:cNvSpPr txBox="1"/>
                      <wps:spPr>
                        <a:xfrm>
                          <a:off x="0" y="0"/>
                          <a:ext cx="326004" cy="294198"/>
                        </a:xfrm>
                        <a:prstGeom prst="rect">
                          <a:avLst/>
                        </a:prstGeom>
                        <a:noFill/>
                        <a:ln w="6350">
                          <a:noFill/>
                        </a:ln>
                      </wps:spPr>
                      <wps:txbx>
                        <w:txbxContent>
                          <w:p w14:paraId="38252863" w14:textId="77777777" w:rsidR="000F7934" w:rsidRPr="00EC3B01" w:rsidRDefault="000F7934" w:rsidP="000F7934">
                            <w:pPr>
                              <w:rPr>
                                <w:color w:val="FFFFFF" w:themeColor="background1"/>
                              </w:rPr>
                            </w:pPr>
                            <w:r>
                              <w:rPr>
                                <w:color w:val="FFFFFF" w:themeColor="background1"/>
                              </w:rPr>
                              <w:t>d</w:t>
                            </w:r>
                            <w:r w:rsidRPr="00EC3B01">
                              <w:rPr>
                                <w:color w:val="FFFFFF" w:themeColor="background1"/>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F6D8ED" id="Text Box 19" o:spid="_x0000_s1034" type="#_x0000_t202" style="position:absolute;left:0;text-align:left;margin-left:249.5pt;margin-top:219.1pt;width:25.65pt;height:23.1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" filled="f" stroked="f" strokeweight=".5pt">
                <v:textbox>
                  <w:txbxContent>
                    <w:p w14:paraId="38252863" w14:textId="77777777" w:rsidR="000F7934" w:rsidRPr="00EC3B01" w:rsidRDefault="000F7934" w:rsidP="000F7934">
                      <w:pPr>
                        <w:rPr>
                          <w:color w:val="FFFFFF" w:themeColor="background1"/>
                        </w:rPr>
                      </w:pPr>
                      <w:r>
                        <w:rPr>
                          <w:color w:val="FFFFFF" w:themeColor="background1"/>
                        </w:rPr>
                        <w:t>d</w:t>
                      </w:r>
                      <w:r w:rsidRPr="00EC3B01">
                        <w:rPr>
                          <w:color w:val="FFFFFF" w:themeColor="background1"/>
                        </w:rPr>
                        <w:t>)</w:t>
                      </w:r>
                    </w:p>
                  </w:txbxContent>
                </v:textbox>
              </v:shape>
            </w:pict>
          </mc:Fallback>
        </mc:AlternateContent>
      </w:r>
      <w:r w:rsidRPr="000F7934">
        <w:rPr>
          <w:noProof/>
          <w:lang w:val="en-US" w:eastAsia="en-US"/>
        </w:rPr>
        <mc:AlternateContent>
          <mc:Choice Requires="wps">
            <w:drawing>
              <wp:anchor distT="0" distB="0" distL="114300" distR="114300" simplePos="0" relativeHeight="251678720" behindDoc="0" locked="0" layoutInCell="1" allowOverlap="1" wp14:anchorId="69FA42F5" wp14:editId="1E71E459">
                <wp:simplePos x="0" y="0"/>
                <wp:positionH relativeFrom="column">
                  <wp:posOffset>-38100</wp:posOffset>
                </wp:positionH>
                <wp:positionV relativeFrom="paragraph">
                  <wp:posOffset>2782570</wp:posOffset>
                </wp:positionV>
                <wp:extent cx="326004" cy="294198"/>
                <wp:effectExtent l="0" t="0" r="0" b="0"/>
                <wp:wrapNone/>
                <wp:docPr id="18" name="Text Box 18"/>
                <wp:cNvGraphicFramePr/>
                <a:graphic xmlns:a="http://schemas.openxmlformats.org/drawingml/2006/main">
                  <a:graphicData uri="http://schemas.microsoft.com/office/word/2010/wordprocessingShape">
                    <wps:wsp>
                      <wps:cNvSpPr txBox="1"/>
                      <wps:spPr>
                        <a:xfrm>
                          <a:off x="0" y="0"/>
                          <a:ext cx="326004" cy="294198"/>
                        </a:xfrm>
                        <a:prstGeom prst="rect">
                          <a:avLst/>
                        </a:prstGeom>
                        <a:noFill/>
                        <a:ln w="6350">
                          <a:noFill/>
                        </a:ln>
                      </wps:spPr>
                      <wps:txbx>
                        <w:txbxContent>
                          <w:p w14:paraId="1E999C89" w14:textId="77777777" w:rsidR="000F7934" w:rsidRPr="00EC3B01" w:rsidRDefault="000F7934" w:rsidP="000F7934">
                            <w:pPr>
                              <w:rPr>
                                <w:color w:val="FFFFFF" w:themeColor="background1"/>
                              </w:rPr>
                            </w:pPr>
                            <w:r>
                              <w:rPr>
                                <w:color w:val="FFFFFF" w:themeColor="background1"/>
                              </w:rPr>
                              <w:t>c</w:t>
                            </w:r>
                            <w:r w:rsidRPr="00EC3B01">
                              <w:rPr>
                                <w:color w:val="FFFFFF" w:themeColor="background1"/>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FA42F5" id="Text Box 18" o:spid="_x0000_s1035" type="#_x0000_t202" style="position:absolute;left:0;text-align:left;margin-left:-3pt;margin-top:219.1pt;width:25.65pt;height:23.1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" filled="f" stroked="f" strokeweight=".5pt">
                <v:textbox>
                  <w:txbxContent>
                    <w:p w14:paraId="1E999C89" w14:textId="77777777" w:rsidR="000F7934" w:rsidRPr="00EC3B01" w:rsidRDefault="000F7934" w:rsidP="000F7934">
                      <w:pPr>
                        <w:rPr>
                          <w:color w:val="FFFFFF" w:themeColor="background1"/>
                        </w:rPr>
                      </w:pPr>
                      <w:r>
                        <w:rPr>
                          <w:color w:val="FFFFFF" w:themeColor="background1"/>
                        </w:rPr>
                        <w:t>c</w:t>
                      </w:r>
                      <w:r w:rsidRPr="00EC3B01">
                        <w:rPr>
                          <w:color w:val="FFFFFF" w:themeColor="background1"/>
                        </w:rPr>
                        <w:t>)</w:t>
                      </w:r>
                    </w:p>
                  </w:txbxContent>
                </v:textbox>
              </v:shape>
            </w:pict>
          </mc:Fallback>
        </mc:AlternateContent>
      </w:r>
      <w:r w:rsidR="000F7934" w:rsidRPr="000F7934">
        <w:rPr>
          <w:noProof/>
          <w:lang w:val="en-US" w:eastAsia="en-US"/>
        </w:rPr>
        <mc:AlternateContent>
          <mc:Choice Requires="wps">
            <w:drawing>
              <wp:anchor distT="0" distB="0" distL="114300" distR="114300" simplePos="0" relativeHeight="251676672" behindDoc="0" locked="0" layoutInCell="1" allowOverlap="1" wp14:anchorId="489318E4" wp14:editId="1DCA3747">
                <wp:simplePos x="0" y="0"/>
                <wp:positionH relativeFrom="column">
                  <wp:posOffset>-39370</wp:posOffset>
                </wp:positionH>
                <wp:positionV relativeFrom="paragraph">
                  <wp:posOffset>78326</wp:posOffset>
                </wp:positionV>
                <wp:extent cx="365512" cy="294198"/>
                <wp:effectExtent l="0" t="0" r="0" b="0"/>
                <wp:wrapNone/>
                <wp:docPr id="16" name="Text Box 16"/>
                <wp:cNvGraphicFramePr/>
                <a:graphic xmlns:a="http://schemas.openxmlformats.org/drawingml/2006/main">
                  <a:graphicData uri="http://schemas.microsoft.com/office/word/2010/wordprocessingShape">
                    <wps:wsp>
                      <wps:cNvSpPr txBox="1"/>
                      <wps:spPr>
                        <a:xfrm>
                          <a:off x="0" y="0"/>
                          <a:ext cx="365512" cy="294198"/>
                        </a:xfrm>
                        <a:prstGeom prst="rect">
                          <a:avLst/>
                        </a:prstGeom>
                        <a:noFill/>
                        <a:ln w="6350">
                          <a:noFill/>
                        </a:ln>
                      </wps:spPr>
                      <wps:txbx>
                        <w:txbxContent>
                          <w:p w14:paraId="34553FF3" w14:textId="77777777" w:rsidR="000F7934" w:rsidRPr="00EC3B01" w:rsidRDefault="000F7934" w:rsidP="000F7934">
                            <w:pPr>
                              <w:rPr>
                                <w:color w:val="FFFFFF" w:themeColor="background1"/>
                              </w:rPr>
                            </w:pPr>
                            <w:r w:rsidRPr="00EC3B01">
                              <w:rPr>
                                <w:color w:val="FFFFFF" w:themeColor="background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9318E4" id="Text Box 16" o:spid="_x0000_s1036" type="#_x0000_t202" style="position:absolute;left:0;text-align:left;margin-left:-3.1pt;margin-top:6.15pt;width:28.8pt;height:23.1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" filled="f" stroked="f" strokeweight=".5pt">
                <v:textbox>
                  <w:txbxContent>
                    <w:p w14:paraId="34553FF3" w14:textId="77777777" w:rsidR="000F7934" w:rsidRPr="00EC3B01" w:rsidRDefault="000F7934" w:rsidP="000F7934">
                      <w:pPr>
                        <w:rPr>
                          <w:color w:val="FFFFFF" w:themeColor="background1"/>
                        </w:rPr>
                      </w:pPr>
                      <w:r w:rsidRPr="00EC3B01">
                        <w:rPr>
                          <w:color w:val="FFFFFF" w:themeColor="background1"/>
                        </w:rPr>
                        <w:t>a)</w:t>
                      </w:r>
                    </w:p>
                  </w:txbxContent>
                </v:textbox>
              </v:shape>
            </w:pict>
          </mc:Fallback>
        </mc:AlternateContent>
      </w:r>
      <w:r w:rsidR="00730791">
        <w:rPr>
          <w:noProof/>
          <w:lang w:val="en-US" w:eastAsia="en-US"/>
        </w:rPr>
        <w:drawing>
          <wp:inline distT="0" distB="0" distL="0" distR="0" wp14:anchorId="6A0C8E30" wp14:editId="6C8E3CFB">
            <wp:extent cx="6440557" cy="5615533"/>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468004" cy="5639464"/>
                    </a:xfrm>
                    <a:prstGeom prst="rect">
                      <a:avLst/>
                    </a:prstGeom>
                  </pic:spPr>
                </pic:pic>
              </a:graphicData>
            </a:graphic>
          </wp:inline>
        </w:drawing>
      </w:r>
    </w:p>
    <w:p w14:paraId="092E510B" w14:textId="2B8C0FAA" w:rsidR="00E86520" w:rsidRPr="00E82FBA" w:rsidRDefault="00E86520" w:rsidP="00E86520">
      <w:pPr>
        <w:pStyle w:val="Caption"/>
      </w:pPr>
      <w:r>
        <w:t xml:space="preserve">Figure </w:t>
      </w:r>
      <w:r>
        <w:fldChar w:fldCharType="begin"/>
      </w:r>
      <w:r>
        <w:instrText xml:space="preserve"> SEQ Figure \* ARABIC </w:instrText>
      </w:r>
      <w:r>
        <w:fldChar w:fldCharType="separate"/>
      </w:r>
      <w:r>
        <w:rPr>
          <w:noProof/>
        </w:rPr>
        <w:t>2</w:t>
      </w:r>
      <w:r>
        <w:fldChar w:fldCharType="end"/>
      </w:r>
      <w:r w:rsidR="000D213B">
        <w:t xml:space="preserve">: 4D Flow MRI </w:t>
      </w:r>
      <w:r w:rsidR="00F55E29">
        <w:t xml:space="preserve">data shown as </w:t>
      </w:r>
      <w:r w:rsidR="000D213B">
        <w:t>s</w:t>
      </w:r>
      <w:r>
        <w:t xml:space="preserve">treamline </w:t>
      </w:r>
      <w:r w:rsidR="00F55E29">
        <w:t>visualization</w:t>
      </w:r>
      <w:r>
        <w:t xml:space="preserve"> of the venous system for a control subject</w:t>
      </w:r>
      <w:r w:rsidR="00F55E29">
        <w:t xml:space="preserve"> (figures a and b)</w:t>
      </w:r>
      <w:r>
        <w:t xml:space="preserve"> and an ischemia subject </w:t>
      </w:r>
      <w:r w:rsidR="00F55E29">
        <w:t xml:space="preserve">(figures c and d) both </w:t>
      </w:r>
      <w:r>
        <w:t>before</w:t>
      </w:r>
      <w:r w:rsidR="000D213B">
        <w:t xml:space="preserve"> (figures a and c)</w:t>
      </w:r>
      <w:r>
        <w:t xml:space="preserve"> and after a meal challenge</w:t>
      </w:r>
      <w:r w:rsidR="000D213B">
        <w:t xml:space="preserve"> (figures b and d)</w:t>
      </w:r>
      <w:r>
        <w:t xml:space="preserve">. The </w:t>
      </w:r>
      <w:r w:rsidR="00F55E29">
        <w:t xml:space="preserve">colorscale for </w:t>
      </w:r>
      <w:r>
        <w:t xml:space="preserve">velocity and </w:t>
      </w:r>
      <w:r w:rsidR="00F55E29">
        <w:t xml:space="preserve">the </w:t>
      </w:r>
      <w:r>
        <w:t xml:space="preserve">number of streamlines </w:t>
      </w:r>
      <w:r w:rsidR="00F55E29">
        <w:t xml:space="preserve">emitters </w:t>
      </w:r>
      <w:r>
        <w:t>are</w:t>
      </w:r>
      <w:r w:rsidR="00F55E29">
        <w:t xml:space="preserve"> identical</w:t>
      </w:r>
      <w:r>
        <w:t xml:space="preserve"> for all images above. </w:t>
      </w:r>
      <w:r w:rsidR="00F55E29">
        <w:t>There is a reduced flow response to the</w:t>
      </w:r>
      <w:r>
        <w:t xml:space="preserve"> meal challenge in the ischemic cohort.</w:t>
      </w:r>
    </w:p>
    <w:p w14:paraId="10DF4DA0" w14:textId="723BD2CE" w:rsidR="00E82FBA" w:rsidRPr="00E82FBA" w:rsidRDefault="00E82FBA" w:rsidP="009F07A9">
      <w:pPr>
        <w:pStyle w:val="Caption"/>
      </w:pPr>
    </w:p>
    <w:p w14:paraId="77F50C3E" w14:textId="77777777" w:rsidR="00E82FBA" w:rsidRPr="00E82FBA" w:rsidRDefault="00E82FBA" w:rsidP="00E82FBA"/>
    <w:p w14:paraId="4DB9A851" w14:textId="77777777" w:rsidR="00E82FBA" w:rsidRPr="00E82FBA" w:rsidRDefault="00E82FBA" w:rsidP="00E82FBA"/>
    <w:p w14:paraId="172A0307" w14:textId="77777777" w:rsidR="00E82FBA" w:rsidRPr="00E82FBA" w:rsidRDefault="00E82FBA" w:rsidP="00E82FBA"/>
    <w:p w14:paraId="6AAB8D64" w14:textId="77777777" w:rsidR="00E82FBA" w:rsidRPr="00E82FBA" w:rsidRDefault="00E82FBA" w:rsidP="00E82FBA"/>
    <w:p w14:paraId="21A286B7" w14:textId="525C2B90" w:rsidR="00E82FBA" w:rsidRDefault="00E82FBA" w:rsidP="00E82FBA"/>
    <w:p w14:paraId="35002548" w14:textId="443EDC4A" w:rsidR="004878EC" w:rsidRDefault="00E82FBA" w:rsidP="00E82FBA">
      <w:pPr>
        <w:tabs>
          <w:tab w:val="left" w:pos="1371"/>
        </w:tabs>
      </w:pPr>
      <w:r>
        <w:tab/>
      </w:r>
    </w:p>
    <w:p w14:paraId="3A95D6A7" w14:textId="2158A15B" w:rsidR="00E82FBA" w:rsidRDefault="00E82FBA" w:rsidP="00E82FBA">
      <w:pPr>
        <w:tabs>
          <w:tab w:val="left" w:pos="1371"/>
        </w:tabs>
      </w:pPr>
    </w:p>
    <w:p w14:paraId="6032EDFB" w14:textId="5CFDE733" w:rsidR="00E82FBA" w:rsidRDefault="00E82FBA" w:rsidP="00E82FBA">
      <w:pPr>
        <w:tabs>
          <w:tab w:val="left" w:pos="1371"/>
        </w:tabs>
      </w:pPr>
    </w:p>
    <w:p w14:paraId="4C8EB2B7" w14:textId="77777777" w:rsidR="000C6EA5" w:rsidRDefault="000C6EA5" w:rsidP="00E82FBA">
      <w:pPr>
        <w:tabs>
          <w:tab w:val="left" w:pos="1371"/>
        </w:tabs>
      </w:pPr>
    </w:p>
    <w:p w14:paraId="39134E9F" w14:textId="77777777" w:rsidR="000C6EA5" w:rsidRDefault="000C6EA5" w:rsidP="00E82FBA">
      <w:pPr>
        <w:tabs>
          <w:tab w:val="left" w:pos="1371"/>
        </w:tabs>
      </w:pPr>
    </w:p>
    <w:p w14:paraId="2C13DA6C" w14:textId="725E2AAA" w:rsidR="000C6EA5" w:rsidRDefault="00115247" w:rsidP="00E82FBA">
      <w:pPr>
        <w:tabs>
          <w:tab w:val="left" w:pos="1371"/>
        </w:tabs>
      </w:pPr>
      <w:r w:rsidRPr="000F7934">
        <w:rPr>
          <w:noProof/>
          <w:lang w:val="en-US" w:eastAsia="en-US"/>
        </w:rPr>
        <mc:AlternateContent>
          <mc:Choice Requires="wps">
            <w:drawing>
              <wp:anchor distT="0" distB="0" distL="114300" distR="114300" simplePos="0" relativeHeight="251685888" behindDoc="0" locked="0" layoutInCell="1" allowOverlap="1" wp14:anchorId="6ED299AA" wp14:editId="32749DA9">
                <wp:simplePos x="0" y="0"/>
                <wp:positionH relativeFrom="column">
                  <wp:posOffset>0</wp:posOffset>
                </wp:positionH>
                <wp:positionV relativeFrom="paragraph">
                  <wp:posOffset>3939540</wp:posOffset>
                </wp:positionV>
                <wp:extent cx="365512" cy="294198"/>
                <wp:effectExtent l="0" t="0" r="0" b="0"/>
                <wp:wrapNone/>
                <wp:docPr id="6" name="Text Box 6"/>
                <wp:cNvGraphicFramePr/>
                <a:graphic xmlns:a="http://schemas.openxmlformats.org/drawingml/2006/main">
                  <a:graphicData uri="http://schemas.microsoft.com/office/word/2010/wordprocessingShape">
                    <wps:wsp>
                      <wps:cNvSpPr txBox="1"/>
                      <wps:spPr>
                        <a:xfrm>
                          <a:off x="0" y="0"/>
                          <a:ext cx="365512" cy="294198"/>
                        </a:xfrm>
                        <a:prstGeom prst="rect">
                          <a:avLst/>
                        </a:prstGeom>
                        <a:noFill/>
                        <a:ln w="6350">
                          <a:noFill/>
                        </a:ln>
                      </wps:spPr>
                      <wps:txbx>
                        <w:txbxContent>
                          <w:p w14:paraId="67A559B4" w14:textId="219B094A" w:rsidR="00B55EF7" w:rsidRPr="00EC3B01" w:rsidRDefault="00B55EF7" w:rsidP="00B55EF7">
                            <w:pPr>
                              <w:rPr>
                                <w:color w:val="FFFFFF" w:themeColor="background1"/>
                              </w:rPr>
                            </w:pPr>
                            <w:r>
                              <w:rPr>
                                <w:color w:val="FFFFFF" w:themeColor="background1"/>
                              </w:rPr>
                              <w:t>b</w:t>
                            </w:r>
                            <w:r w:rsidRPr="00EC3B01">
                              <w:rPr>
                                <w:color w:val="FFFFFF" w:themeColor="background1"/>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D299AA" id="Text Box 6" o:spid="_x0000_s1037" type="#_x0000_t202" style="position:absolute;margin-left:0;margin-top:310.2pt;width:28.8pt;height:23.1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" filled="f" stroked="f" strokeweight=".5pt">
                <v:textbox>
                  <w:txbxContent>
                    <w:p w14:paraId="67A559B4" w14:textId="219B094A" w:rsidR="00B55EF7" w:rsidRPr="00EC3B01" w:rsidRDefault="00B55EF7" w:rsidP="00B55EF7">
                      <w:pPr>
                        <w:rPr>
                          <w:color w:val="FFFFFF" w:themeColor="background1"/>
                        </w:rPr>
                      </w:pPr>
                      <w:r>
                        <w:rPr>
                          <w:color w:val="FFFFFF" w:themeColor="background1"/>
                        </w:rPr>
                        <w:t>b</w:t>
                      </w:r>
                      <w:r w:rsidRPr="00EC3B01">
                        <w:rPr>
                          <w:color w:val="FFFFFF" w:themeColor="background1"/>
                        </w:rPr>
                        <w:t>)</w:t>
                      </w:r>
                    </w:p>
                  </w:txbxContent>
                </v:textbox>
              </v:shape>
            </w:pict>
          </mc:Fallback>
        </mc:AlternateContent>
      </w:r>
      <w:r w:rsidR="00C3172B" w:rsidRPr="000F7934">
        <w:rPr>
          <w:noProof/>
          <w:lang w:val="en-US" w:eastAsia="en-US"/>
        </w:rPr>
        <mc:AlternateContent>
          <mc:Choice Requires="wps">
            <w:drawing>
              <wp:anchor distT="0" distB="0" distL="114300" distR="114300" simplePos="0" relativeHeight="251683840" behindDoc="0" locked="0" layoutInCell="1" allowOverlap="1" wp14:anchorId="4C3FE0A0" wp14:editId="3D4EAE08">
                <wp:simplePos x="0" y="0"/>
                <wp:positionH relativeFrom="column">
                  <wp:posOffset>0</wp:posOffset>
                </wp:positionH>
                <wp:positionV relativeFrom="paragraph">
                  <wp:posOffset>-48260</wp:posOffset>
                </wp:positionV>
                <wp:extent cx="365512" cy="294198"/>
                <wp:effectExtent l="0" t="0" r="0" b="0"/>
                <wp:wrapNone/>
                <wp:docPr id="5" name="Text Box 5"/>
                <wp:cNvGraphicFramePr/>
                <a:graphic xmlns:a="http://schemas.openxmlformats.org/drawingml/2006/main">
                  <a:graphicData uri="http://schemas.microsoft.com/office/word/2010/wordprocessingShape">
                    <wps:wsp>
                      <wps:cNvSpPr txBox="1"/>
                      <wps:spPr>
                        <a:xfrm>
                          <a:off x="0" y="0"/>
                          <a:ext cx="365512" cy="294198"/>
                        </a:xfrm>
                        <a:prstGeom prst="rect">
                          <a:avLst/>
                        </a:prstGeom>
                        <a:noFill/>
                        <a:ln w="6350">
                          <a:noFill/>
                        </a:ln>
                      </wps:spPr>
                      <wps:txbx>
                        <w:txbxContent>
                          <w:p w14:paraId="03B5981A" w14:textId="77777777" w:rsidR="00B55EF7" w:rsidRPr="00EC3B01" w:rsidRDefault="00B55EF7" w:rsidP="00B55EF7">
                            <w:pPr>
                              <w:rPr>
                                <w:color w:val="FFFFFF" w:themeColor="background1"/>
                              </w:rPr>
                            </w:pPr>
                            <w:r w:rsidRPr="00EC3B01">
                              <w:rPr>
                                <w:color w:val="FFFFFF" w:themeColor="background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3FE0A0" id="Text Box 5" o:spid="_x0000_s1038" type="#_x0000_t202" style="position:absolute;margin-left:0;margin-top:-3.8pt;width:28.8pt;height:23.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" filled="f" stroked="f" strokeweight=".5pt">
                <v:textbox>
                  <w:txbxContent>
                    <w:p w14:paraId="03B5981A" w14:textId="77777777" w:rsidR="00B55EF7" w:rsidRPr="00EC3B01" w:rsidRDefault="00B55EF7" w:rsidP="00B55EF7">
                      <w:pPr>
                        <w:rPr>
                          <w:color w:val="FFFFFF" w:themeColor="background1"/>
                        </w:rPr>
                      </w:pPr>
                      <w:r w:rsidRPr="00EC3B01">
                        <w:rPr>
                          <w:color w:val="FFFFFF" w:themeColor="background1"/>
                        </w:rPr>
                        <w:t>a)</w:t>
                      </w:r>
                    </w:p>
                  </w:txbxContent>
                </v:textbox>
              </v:shape>
            </w:pict>
          </mc:Fallback>
        </mc:AlternateContent>
      </w:r>
      <w:r>
        <w:rPr>
          <w:noProof/>
          <w:lang w:val="en-US" w:eastAsia="en-US"/>
        </w:rPr>
        <w:drawing>
          <wp:inline distT="0" distB="0" distL="0" distR="0" wp14:anchorId="7A80C70C" wp14:editId="5976EA22">
            <wp:extent cx="4497499" cy="761047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11474" cy="7634123"/>
                    </a:xfrm>
                    <a:prstGeom prst="rect">
                      <a:avLst/>
                    </a:prstGeom>
                  </pic:spPr>
                </pic:pic>
              </a:graphicData>
            </a:graphic>
          </wp:inline>
        </w:drawing>
      </w:r>
    </w:p>
    <w:p w14:paraId="3B328BDE" w14:textId="4306E411" w:rsidR="000C6EA5" w:rsidRPr="00FC1E3B" w:rsidRDefault="00B55EF7" w:rsidP="00FC1E3B">
      <w:pPr>
        <w:pStyle w:val="Caption"/>
        <w:ind w:right="-810"/>
        <w:rPr>
          <w:noProof/>
          <w:lang w:val="en-US" w:eastAsia="en-US"/>
        </w:rPr>
      </w:pPr>
      <w:r>
        <w:t xml:space="preserve">Figure </w:t>
      </w:r>
      <w:r w:rsidR="000D213B">
        <w:t>3</w:t>
      </w:r>
      <w:r>
        <w:t>: Patient diagnosed with median arcuate ligament syndrome (MALS). Images are shown before a) and after b) median arcute ligament release surgery. Image a)</w:t>
      </w:r>
      <w:r w:rsidR="00FF60FA">
        <w:t xml:space="preserve"> clearly</w:t>
      </w:r>
      <w:r>
        <w:t xml:space="preserve"> shows disturbed flow, due to the pinching of the CA caused by the median arcuate ligament. Image b) shows post-surgery flow.</w:t>
      </w:r>
      <w:r w:rsidR="00FF60FA">
        <w:t xml:space="preserve"> Flow in the SMA increased by 48</w:t>
      </w:r>
      <w:r w:rsidR="00FC1E3B">
        <w:t>8% and CA by 426% after surg</w:t>
      </w:r>
    </w:p>
    <w:p w14:paraId="7337CBD7" w14:textId="2BD492AC" w:rsidR="00E82FBA" w:rsidRDefault="00FC1E3B" w:rsidP="00E82FBA">
      <w:pPr>
        <w:tabs>
          <w:tab w:val="left" w:pos="1371"/>
        </w:tabs>
      </w:pPr>
      <w:r>
        <w:rPr>
          <w:noProof/>
          <w:lang w:val="en-US" w:eastAsia="en-US"/>
        </w:rPr>
        <w:lastRenderedPageBreak/>
        <w:drawing>
          <wp:anchor distT="0" distB="0" distL="114300" distR="114300" simplePos="0" relativeHeight="251688960" behindDoc="0" locked="0" layoutInCell="1" allowOverlap="1" wp14:anchorId="0441DC21" wp14:editId="3A7F875D">
            <wp:simplePos x="0" y="0"/>
            <wp:positionH relativeFrom="column">
              <wp:posOffset>-342900</wp:posOffset>
            </wp:positionH>
            <wp:positionV relativeFrom="paragraph">
              <wp:posOffset>307340</wp:posOffset>
            </wp:positionV>
            <wp:extent cx="6946900" cy="2091055"/>
            <wp:effectExtent l="0" t="0" r="6350" b="444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6946900" cy="2091055"/>
                    </a:xfrm>
                    <a:prstGeom prst="rect">
                      <a:avLst/>
                    </a:prstGeom>
                  </pic:spPr>
                </pic:pic>
              </a:graphicData>
            </a:graphic>
            <wp14:sizeRelV relativeFrom="margin">
              <wp14:pctHeight>0</wp14:pctHeight>
            </wp14:sizeRelV>
          </wp:anchor>
        </w:drawing>
      </w:r>
    </w:p>
    <w:p w14:paraId="663FCFBF" w14:textId="2933A886" w:rsidR="00FA4181" w:rsidRDefault="00FA4181" w:rsidP="00FA4181">
      <w:pPr>
        <w:tabs>
          <w:tab w:val="left" w:pos="1371"/>
        </w:tabs>
      </w:pPr>
    </w:p>
    <w:p w14:paraId="353BF65F" w14:textId="25289488" w:rsidR="00280CCF" w:rsidRDefault="0065719A" w:rsidP="00FA4181">
      <w:pPr>
        <w:pStyle w:val="Caption"/>
        <w:ind w:left="-540" w:right="-810"/>
        <w:rPr>
          <w:noProof/>
          <w:lang w:val="en-US" w:eastAsia="en-US"/>
        </w:rPr>
      </w:pPr>
      <w:r>
        <w:t xml:space="preserve">Figure </w:t>
      </w:r>
      <w:r w:rsidR="00B55EF7">
        <w:t>4</w:t>
      </w:r>
      <w:r>
        <w:t xml:space="preserve">: </w:t>
      </w:r>
      <w:r w:rsidR="00F55E29">
        <w:t>A two-sample t-test was</w:t>
      </w:r>
      <w:r>
        <w:t xml:space="preserve"> performed on</w:t>
      </w:r>
      <w:r w:rsidR="00896EB7">
        <w:t xml:space="preserve"> the</w:t>
      </w:r>
      <w:r w:rsidR="00F55E29">
        <w:t xml:space="preserve"> change in pre- and post-meal flow values between both groups. </w:t>
      </w:r>
      <w:r w:rsidR="00FC1BF9">
        <w:t>Yellow indicates statistical signif</w:t>
      </w:r>
      <w:r w:rsidR="00FC1E3B">
        <w:t>i</w:t>
      </w:r>
      <w:r w:rsidR="00FC1BF9">
        <w:t xml:space="preserve">cance in flow change. </w:t>
      </w:r>
      <w:r w:rsidR="00F448BF">
        <w:t>The control group showed a</w:t>
      </w:r>
      <w:r w:rsidR="00A06F3D">
        <w:t>n average blood</w:t>
      </w:r>
      <w:r w:rsidR="00F448BF">
        <w:t xml:space="preserve"> flow </w:t>
      </w:r>
      <w:r w:rsidR="00B80725">
        <w:t xml:space="preserve">increase </w:t>
      </w:r>
      <w:r w:rsidR="00F448BF">
        <w:t xml:space="preserve">in the SCAo, </w:t>
      </w:r>
      <w:r w:rsidR="00B80725">
        <w:t xml:space="preserve">SMA, </w:t>
      </w:r>
      <w:r w:rsidR="00F448BF">
        <w:t>SMV, and PV. The ischemic group showed a</w:t>
      </w:r>
      <w:r w:rsidR="00A06F3D">
        <w:t>n average</w:t>
      </w:r>
      <w:r w:rsidR="00F448BF">
        <w:t xml:space="preserve"> flow</w:t>
      </w:r>
      <w:r w:rsidR="00B80725">
        <w:t xml:space="preserve"> in</w:t>
      </w:r>
      <w:r w:rsidR="00F448BF">
        <w:t xml:space="preserve">crease in the SMA, </w:t>
      </w:r>
      <w:r w:rsidR="00B80725">
        <w:t>SMV</w:t>
      </w:r>
      <w:r w:rsidR="00F448BF">
        <w:t xml:space="preserve">, </w:t>
      </w:r>
      <w:r w:rsidR="00B80725">
        <w:t xml:space="preserve">and PV </w:t>
      </w:r>
      <w:r w:rsidR="00F448BF">
        <w:t>as well as a decrease in flow in the RRA</w:t>
      </w:r>
      <w:r w:rsidR="00A06F3D">
        <w:t>.</w:t>
      </w:r>
      <w:r w:rsidR="00FC1BF9">
        <w:t xml:space="preserve"> </w:t>
      </w:r>
      <w:r w:rsidR="00F55E29">
        <w:t>T</w:t>
      </w:r>
      <w:r w:rsidR="00795536">
        <w:t>here is less of an increase in flow in the SCAo, SMA, SMV, and PV for the ischemic subjects</w:t>
      </w:r>
      <w:r w:rsidR="00FC1BF9">
        <w:t>.</w:t>
      </w:r>
    </w:p>
    <w:p w14:paraId="10D81B97" w14:textId="666DBA43" w:rsidR="00E82FBA" w:rsidRDefault="00E82FBA" w:rsidP="00E82FBA">
      <w:pPr>
        <w:tabs>
          <w:tab w:val="left" w:pos="1371"/>
        </w:tabs>
      </w:pPr>
    </w:p>
    <w:p w14:paraId="2181945A" w14:textId="7E7DDAF4" w:rsidR="00E82FBA" w:rsidRDefault="00E82FBA" w:rsidP="00E82FBA">
      <w:pPr>
        <w:tabs>
          <w:tab w:val="left" w:pos="1371"/>
        </w:tabs>
      </w:pPr>
    </w:p>
    <w:p w14:paraId="5046F559" w14:textId="7E8ACF82" w:rsidR="00280CCF" w:rsidRDefault="003833F0" w:rsidP="00E82FBA">
      <w:pPr>
        <w:tabs>
          <w:tab w:val="left" w:pos="1371"/>
        </w:tabs>
      </w:pPr>
      <w:r w:rsidRPr="003833F0">
        <w:rPr>
          <w:noProof/>
          <w:lang w:val="en-US" w:eastAsia="en-US"/>
        </w:rPr>
        <w:t xml:space="preserve"> </w:t>
      </w:r>
    </w:p>
    <w:p w14:paraId="22F810E0" w14:textId="326991FE" w:rsidR="00280CCF" w:rsidRDefault="00280CCF" w:rsidP="00E82FBA">
      <w:pPr>
        <w:tabs>
          <w:tab w:val="left" w:pos="1371"/>
        </w:tabs>
      </w:pPr>
    </w:p>
    <w:p w14:paraId="7C19C882" w14:textId="2A86A84C" w:rsidR="008A7DB7" w:rsidRDefault="008A7DB7" w:rsidP="00E82FBA">
      <w:pPr>
        <w:tabs>
          <w:tab w:val="left" w:pos="1371"/>
        </w:tabs>
      </w:pPr>
    </w:p>
    <w:p w14:paraId="16E360D4" w14:textId="2C066F20" w:rsidR="008A7DB7" w:rsidRDefault="008A7DB7" w:rsidP="00E82FBA">
      <w:pPr>
        <w:tabs>
          <w:tab w:val="left" w:pos="1371"/>
        </w:tabs>
      </w:pPr>
    </w:p>
    <w:p w14:paraId="0DE1DB65" w14:textId="77777777" w:rsidR="008A7DB7" w:rsidRDefault="008A7DB7" w:rsidP="00E82FBA">
      <w:pPr>
        <w:tabs>
          <w:tab w:val="left" w:pos="1371"/>
        </w:tabs>
      </w:pPr>
    </w:p>
    <w:p w14:paraId="671AE224" w14:textId="0D627B03" w:rsidR="00280CCF" w:rsidRDefault="00280CCF" w:rsidP="00E82FBA">
      <w:pPr>
        <w:tabs>
          <w:tab w:val="left" w:pos="1371"/>
        </w:tabs>
      </w:pPr>
    </w:p>
    <w:p w14:paraId="1582A903" w14:textId="286DC140" w:rsidR="00D67CEA" w:rsidRDefault="00D67CEA" w:rsidP="00C01587">
      <w:pPr>
        <w:tabs>
          <w:tab w:val="left" w:pos="1371"/>
        </w:tabs>
        <w:rPr>
          <w:noProof/>
          <w:lang w:val="en-US" w:eastAsia="en-US"/>
        </w:rPr>
      </w:pPr>
    </w:p>
    <w:p w14:paraId="159B7345" w14:textId="5D75D175" w:rsidR="00EC3B01" w:rsidRDefault="00EC3B01" w:rsidP="00C01587">
      <w:pPr>
        <w:tabs>
          <w:tab w:val="left" w:pos="1371"/>
        </w:tabs>
        <w:rPr>
          <w:noProof/>
          <w:lang w:val="en-US" w:eastAsia="en-US"/>
        </w:rPr>
      </w:pPr>
    </w:p>
    <w:p w14:paraId="0BF16261" w14:textId="4657D3CB" w:rsidR="00EC3B01" w:rsidRDefault="00EC3B01" w:rsidP="00C01587">
      <w:pPr>
        <w:tabs>
          <w:tab w:val="left" w:pos="1371"/>
        </w:tabs>
        <w:rPr>
          <w:noProof/>
          <w:lang w:val="en-US" w:eastAsia="en-US"/>
        </w:rPr>
      </w:pPr>
    </w:p>
    <w:p w14:paraId="3264E132" w14:textId="77777777" w:rsidR="00EC3B01" w:rsidRPr="00D67CEA" w:rsidRDefault="00EC3B01" w:rsidP="00C01587">
      <w:pPr>
        <w:tabs>
          <w:tab w:val="left" w:pos="1371"/>
        </w:tabs>
      </w:pPr>
    </w:p>
    <w:p w14:paraId="408E97CD" w14:textId="52001F87" w:rsidR="00FF037C" w:rsidRDefault="00FF037C" w:rsidP="00FF037C"/>
    <w:p w14:paraId="7B255A10" w14:textId="4B5B0475" w:rsidR="00917852" w:rsidRDefault="00917852" w:rsidP="00FF037C"/>
    <w:p w14:paraId="7DC6D85D" w14:textId="1C9675AF" w:rsidR="00917852" w:rsidRDefault="00EC3B01" w:rsidP="00917852">
      <w:r>
        <w:rPr>
          <w:noProof/>
          <w:lang w:val="en-US" w:eastAsia="en-US"/>
        </w:rPr>
        <w:lastRenderedPageBreak/>
        <w:drawing>
          <wp:anchor distT="0" distB="0" distL="114300" distR="114300" simplePos="0" relativeHeight="251666432" behindDoc="1" locked="0" layoutInCell="1" allowOverlap="1" wp14:anchorId="2FC3E3A2" wp14:editId="7BB50694">
            <wp:simplePos x="0" y="0"/>
            <wp:positionH relativeFrom="column">
              <wp:posOffset>-71562</wp:posOffset>
            </wp:positionH>
            <wp:positionV relativeFrom="paragraph">
              <wp:posOffset>230919</wp:posOffset>
            </wp:positionV>
            <wp:extent cx="6424654" cy="4344878"/>
            <wp:effectExtent l="0" t="0" r="0" b="0"/>
            <wp:wrapTight wrapText="bothSides">
              <wp:wrapPolygon edited="0">
                <wp:start x="0" y="0"/>
                <wp:lineTo x="0" y="21499"/>
                <wp:lineTo x="21521" y="21499"/>
                <wp:lineTo x="21521"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6424654" cy="4344878"/>
                    </a:xfrm>
                    <a:prstGeom prst="rect">
                      <a:avLst/>
                    </a:prstGeom>
                  </pic:spPr>
                </pic:pic>
              </a:graphicData>
            </a:graphic>
          </wp:anchor>
        </w:drawing>
      </w:r>
    </w:p>
    <w:p w14:paraId="61D82D44" w14:textId="05FB8127" w:rsidR="00EC3B01" w:rsidRDefault="00EC3B01" w:rsidP="00917852"/>
    <w:p w14:paraId="2823D566" w14:textId="2E00F58C" w:rsidR="00FF037C" w:rsidRPr="00917852" w:rsidRDefault="00917852" w:rsidP="00917852">
      <w:pPr>
        <w:pStyle w:val="Caption"/>
      </w:pPr>
      <w:r>
        <w:t xml:space="preserve">Figure </w:t>
      </w:r>
      <w:r w:rsidR="00B55EF7">
        <w:t>5</w:t>
      </w:r>
      <w:r>
        <w:t xml:space="preserve">: </w:t>
      </w:r>
      <w:r w:rsidR="009D5AA2">
        <w:t>The</w:t>
      </w:r>
      <w:r w:rsidR="00C01587">
        <w:t xml:space="preserve"> </w:t>
      </w:r>
      <w:r w:rsidR="009D5AA2">
        <w:t>bar graph above shows average blood flow for</w:t>
      </w:r>
      <w:r w:rsidR="00C01587">
        <w:t xml:space="preserve"> the ischemic group</w:t>
      </w:r>
      <w:r>
        <w:t xml:space="preserve">. </w:t>
      </w:r>
      <w:r w:rsidR="00243BD4">
        <w:t>S</w:t>
      </w:r>
      <w:r w:rsidR="00C01587">
        <w:t xml:space="preserve">tandard deviation is provided for each vessel. </w:t>
      </w:r>
      <w:r w:rsidR="009954A2">
        <w:t>A flow difference still exists</w:t>
      </w:r>
      <w:r w:rsidR="00C01587">
        <w:t xml:space="preserve"> between pre- and post-meal </w:t>
      </w:r>
      <w:r>
        <w:t xml:space="preserve"> </w:t>
      </w:r>
      <w:r w:rsidR="00C01587">
        <w:t>in the SCAo, SMA, SMV, and PV but, when comparing this graph to the control group, the change in flow in these vessels is far less drastic.</w:t>
      </w:r>
    </w:p>
    <w:sectPr w:rsidR="00FF037C" w:rsidRPr="009178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101F9C" w14:textId="77777777" w:rsidR="00F77A3C" w:rsidRDefault="00F77A3C" w:rsidP="00D67CEA">
      <w:r>
        <w:separator/>
      </w:r>
    </w:p>
  </w:endnote>
  <w:endnote w:type="continuationSeparator" w:id="0">
    <w:p w14:paraId="0736B0D0" w14:textId="77777777" w:rsidR="00F77A3C" w:rsidRDefault="00F77A3C" w:rsidP="00D67C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4F95B8" w14:textId="77777777" w:rsidR="00F77A3C" w:rsidRDefault="00F77A3C" w:rsidP="00D67CEA">
      <w:r>
        <w:separator/>
      </w:r>
    </w:p>
  </w:footnote>
  <w:footnote w:type="continuationSeparator" w:id="0">
    <w:p w14:paraId="1A75FCA2" w14:textId="77777777" w:rsidR="00F77A3C" w:rsidRDefault="00F77A3C" w:rsidP="00D67CE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YwsTQxtDQzMDU2NjVU0lEKTi0uzszPAykwrgUAvcJQeiwAAAA="/>
  </w:docVars>
  <w:rsids>
    <w:rsidRoot w:val="000C2987"/>
    <w:rsid w:val="0003764D"/>
    <w:rsid w:val="0004527F"/>
    <w:rsid w:val="000511A3"/>
    <w:rsid w:val="000A19C1"/>
    <w:rsid w:val="000A5CB6"/>
    <w:rsid w:val="000C2987"/>
    <w:rsid w:val="000C6EA5"/>
    <w:rsid w:val="000D213B"/>
    <w:rsid w:val="000E4066"/>
    <w:rsid w:val="000F6739"/>
    <w:rsid w:val="000F7934"/>
    <w:rsid w:val="00115247"/>
    <w:rsid w:val="00126DD1"/>
    <w:rsid w:val="0013056B"/>
    <w:rsid w:val="00136EA5"/>
    <w:rsid w:val="00144A51"/>
    <w:rsid w:val="00175CD9"/>
    <w:rsid w:val="001B1298"/>
    <w:rsid w:val="001C5D51"/>
    <w:rsid w:val="001D4C37"/>
    <w:rsid w:val="00212160"/>
    <w:rsid w:val="00227728"/>
    <w:rsid w:val="00243BD4"/>
    <w:rsid w:val="002635C9"/>
    <w:rsid w:val="00280CCF"/>
    <w:rsid w:val="002D6DB5"/>
    <w:rsid w:val="00301779"/>
    <w:rsid w:val="003833F0"/>
    <w:rsid w:val="00390342"/>
    <w:rsid w:val="0039337B"/>
    <w:rsid w:val="003D2CD0"/>
    <w:rsid w:val="003F0D45"/>
    <w:rsid w:val="003F176C"/>
    <w:rsid w:val="003F3BF1"/>
    <w:rsid w:val="00402533"/>
    <w:rsid w:val="004125D7"/>
    <w:rsid w:val="004545A8"/>
    <w:rsid w:val="00461705"/>
    <w:rsid w:val="004878EC"/>
    <w:rsid w:val="004A2B0C"/>
    <w:rsid w:val="004B4B6B"/>
    <w:rsid w:val="004C4FE7"/>
    <w:rsid w:val="004E3719"/>
    <w:rsid w:val="00500F80"/>
    <w:rsid w:val="00507AFE"/>
    <w:rsid w:val="005107FE"/>
    <w:rsid w:val="0054540C"/>
    <w:rsid w:val="0054624D"/>
    <w:rsid w:val="005B4848"/>
    <w:rsid w:val="00601A00"/>
    <w:rsid w:val="0064598A"/>
    <w:rsid w:val="0065719A"/>
    <w:rsid w:val="00683472"/>
    <w:rsid w:val="006B17D3"/>
    <w:rsid w:val="007026DF"/>
    <w:rsid w:val="00730791"/>
    <w:rsid w:val="00736DCC"/>
    <w:rsid w:val="007514A2"/>
    <w:rsid w:val="00795536"/>
    <w:rsid w:val="007C13D1"/>
    <w:rsid w:val="007D2656"/>
    <w:rsid w:val="00822A89"/>
    <w:rsid w:val="008270E2"/>
    <w:rsid w:val="00847AB2"/>
    <w:rsid w:val="00896EB7"/>
    <w:rsid w:val="008A4C8E"/>
    <w:rsid w:val="008A7DB7"/>
    <w:rsid w:val="008B66B2"/>
    <w:rsid w:val="008C5338"/>
    <w:rsid w:val="008E346D"/>
    <w:rsid w:val="008E79BB"/>
    <w:rsid w:val="009079A6"/>
    <w:rsid w:val="00917852"/>
    <w:rsid w:val="009330C4"/>
    <w:rsid w:val="0094715C"/>
    <w:rsid w:val="009912E8"/>
    <w:rsid w:val="009954A2"/>
    <w:rsid w:val="009C2450"/>
    <w:rsid w:val="009C36D0"/>
    <w:rsid w:val="009D1B69"/>
    <w:rsid w:val="009D39B6"/>
    <w:rsid w:val="009D5AA2"/>
    <w:rsid w:val="009F07A9"/>
    <w:rsid w:val="009F1BD4"/>
    <w:rsid w:val="009F6762"/>
    <w:rsid w:val="00A06F3D"/>
    <w:rsid w:val="00A135F8"/>
    <w:rsid w:val="00A4704B"/>
    <w:rsid w:val="00A81C68"/>
    <w:rsid w:val="00A93449"/>
    <w:rsid w:val="00A967D7"/>
    <w:rsid w:val="00AB7952"/>
    <w:rsid w:val="00AB7F8C"/>
    <w:rsid w:val="00B362F6"/>
    <w:rsid w:val="00B55EF7"/>
    <w:rsid w:val="00B77A49"/>
    <w:rsid w:val="00B80428"/>
    <w:rsid w:val="00B80725"/>
    <w:rsid w:val="00BA38CC"/>
    <w:rsid w:val="00BF40E4"/>
    <w:rsid w:val="00C01587"/>
    <w:rsid w:val="00C3172B"/>
    <w:rsid w:val="00C351C0"/>
    <w:rsid w:val="00C46A22"/>
    <w:rsid w:val="00C653A5"/>
    <w:rsid w:val="00CA2C64"/>
    <w:rsid w:val="00CC78BF"/>
    <w:rsid w:val="00CD0807"/>
    <w:rsid w:val="00CD3ECE"/>
    <w:rsid w:val="00CF0379"/>
    <w:rsid w:val="00D21220"/>
    <w:rsid w:val="00D36CB3"/>
    <w:rsid w:val="00D53AEC"/>
    <w:rsid w:val="00D67C8A"/>
    <w:rsid w:val="00D67CEA"/>
    <w:rsid w:val="00D803B3"/>
    <w:rsid w:val="00D96D5A"/>
    <w:rsid w:val="00DA0AE4"/>
    <w:rsid w:val="00DB495C"/>
    <w:rsid w:val="00DC720E"/>
    <w:rsid w:val="00DE4A85"/>
    <w:rsid w:val="00E22D8F"/>
    <w:rsid w:val="00E461F8"/>
    <w:rsid w:val="00E526DA"/>
    <w:rsid w:val="00E54A5B"/>
    <w:rsid w:val="00E82FBA"/>
    <w:rsid w:val="00E86520"/>
    <w:rsid w:val="00EB2C56"/>
    <w:rsid w:val="00EB310B"/>
    <w:rsid w:val="00EB580F"/>
    <w:rsid w:val="00EC3B01"/>
    <w:rsid w:val="00EC60FE"/>
    <w:rsid w:val="00F235F2"/>
    <w:rsid w:val="00F24387"/>
    <w:rsid w:val="00F448BF"/>
    <w:rsid w:val="00F541EA"/>
    <w:rsid w:val="00F55E29"/>
    <w:rsid w:val="00F6310B"/>
    <w:rsid w:val="00F657BD"/>
    <w:rsid w:val="00F77A3C"/>
    <w:rsid w:val="00F8028E"/>
    <w:rsid w:val="00F849AF"/>
    <w:rsid w:val="00FA4181"/>
    <w:rsid w:val="00FC1BF9"/>
    <w:rsid w:val="00FC1E3B"/>
    <w:rsid w:val="00FD14C1"/>
    <w:rsid w:val="00FE2E0D"/>
    <w:rsid w:val="00FF037C"/>
    <w:rsid w:val="00FF60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3DAF27"/>
  <w15:chartTrackingRefBased/>
  <w15:docId w15:val="{834E72E0-0229-4C48-8687-817C9D443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C2987"/>
    <w:pPr>
      <w:spacing w:after="0" w:line="240" w:lineRule="auto"/>
    </w:pPr>
    <w:rPr>
      <w:rFonts w:ascii="Times New Roman" w:eastAsia="Times New Roman" w:hAnsi="Times New Roman" w:cs="Times New Roman"/>
      <w:sz w:val="24"/>
      <w:szCs w:val="24"/>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A19C1"/>
    <w:rPr>
      <w:sz w:val="16"/>
      <w:szCs w:val="16"/>
    </w:rPr>
  </w:style>
  <w:style w:type="paragraph" w:styleId="CommentText">
    <w:name w:val="annotation text"/>
    <w:basedOn w:val="Normal"/>
    <w:link w:val="CommentTextChar"/>
    <w:uiPriority w:val="99"/>
    <w:semiHidden/>
    <w:unhideWhenUsed/>
    <w:rsid w:val="000A19C1"/>
    <w:rPr>
      <w:sz w:val="20"/>
      <w:szCs w:val="20"/>
    </w:rPr>
  </w:style>
  <w:style w:type="character" w:customStyle="1" w:styleId="CommentTextChar">
    <w:name w:val="Comment Text Char"/>
    <w:basedOn w:val="DefaultParagraphFont"/>
    <w:link w:val="CommentText"/>
    <w:uiPriority w:val="99"/>
    <w:semiHidden/>
    <w:rsid w:val="000A19C1"/>
    <w:rPr>
      <w:rFonts w:ascii="Times New Roman" w:eastAsia="Times New Roman" w:hAnsi="Times New Roman" w:cs="Times New Roman"/>
      <w:sz w:val="20"/>
      <w:szCs w:val="20"/>
      <w:lang w:val="de-DE" w:eastAsia="de-DE"/>
    </w:rPr>
  </w:style>
  <w:style w:type="paragraph" w:styleId="CommentSubject">
    <w:name w:val="annotation subject"/>
    <w:basedOn w:val="CommentText"/>
    <w:next w:val="CommentText"/>
    <w:link w:val="CommentSubjectChar"/>
    <w:uiPriority w:val="99"/>
    <w:semiHidden/>
    <w:unhideWhenUsed/>
    <w:rsid w:val="000A19C1"/>
    <w:rPr>
      <w:b/>
      <w:bCs/>
    </w:rPr>
  </w:style>
  <w:style w:type="character" w:customStyle="1" w:styleId="CommentSubjectChar">
    <w:name w:val="Comment Subject Char"/>
    <w:basedOn w:val="CommentTextChar"/>
    <w:link w:val="CommentSubject"/>
    <w:uiPriority w:val="99"/>
    <w:semiHidden/>
    <w:rsid w:val="000A19C1"/>
    <w:rPr>
      <w:rFonts w:ascii="Times New Roman" w:eastAsia="Times New Roman" w:hAnsi="Times New Roman" w:cs="Times New Roman"/>
      <w:b/>
      <w:bCs/>
      <w:sz w:val="20"/>
      <w:szCs w:val="20"/>
      <w:lang w:val="de-DE" w:eastAsia="de-DE"/>
    </w:rPr>
  </w:style>
  <w:style w:type="paragraph" w:styleId="BalloonText">
    <w:name w:val="Balloon Text"/>
    <w:basedOn w:val="Normal"/>
    <w:link w:val="BalloonTextChar"/>
    <w:uiPriority w:val="99"/>
    <w:semiHidden/>
    <w:unhideWhenUsed/>
    <w:rsid w:val="000A19C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19C1"/>
    <w:rPr>
      <w:rFonts w:ascii="Segoe UI" w:eastAsia="Times New Roman" w:hAnsi="Segoe UI" w:cs="Segoe UI"/>
      <w:sz w:val="18"/>
      <w:szCs w:val="18"/>
      <w:lang w:val="de-DE" w:eastAsia="de-DE"/>
    </w:rPr>
  </w:style>
  <w:style w:type="paragraph" w:styleId="Header">
    <w:name w:val="header"/>
    <w:basedOn w:val="Normal"/>
    <w:link w:val="HeaderChar"/>
    <w:uiPriority w:val="99"/>
    <w:unhideWhenUsed/>
    <w:rsid w:val="00D67CEA"/>
    <w:pPr>
      <w:tabs>
        <w:tab w:val="center" w:pos="4680"/>
        <w:tab w:val="right" w:pos="9360"/>
      </w:tabs>
    </w:pPr>
  </w:style>
  <w:style w:type="character" w:customStyle="1" w:styleId="HeaderChar">
    <w:name w:val="Header Char"/>
    <w:basedOn w:val="DefaultParagraphFont"/>
    <w:link w:val="Header"/>
    <w:uiPriority w:val="99"/>
    <w:rsid w:val="00D67CEA"/>
    <w:rPr>
      <w:rFonts w:ascii="Times New Roman" w:eastAsia="Times New Roman" w:hAnsi="Times New Roman" w:cs="Times New Roman"/>
      <w:sz w:val="24"/>
      <w:szCs w:val="24"/>
      <w:lang w:val="de-DE" w:eastAsia="de-DE"/>
    </w:rPr>
  </w:style>
  <w:style w:type="paragraph" w:styleId="Footer">
    <w:name w:val="footer"/>
    <w:basedOn w:val="Normal"/>
    <w:link w:val="FooterChar"/>
    <w:uiPriority w:val="99"/>
    <w:unhideWhenUsed/>
    <w:rsid w:val="00D67CEA"/>
    <w:pPr>
      <w:tabs>
        <w:tab w:val="center" w:pos="4680"/>
        <w:tab w:val="right" w:pos="9360"/>
      </w:tabs>
    </w:pPr>
  </w:style>
  <w:style w:type="character" w:customStyle="1" w:styleId="FooterChar">
    <w:name w:val="Footer Char"/>
    <w:basedOn w:val="DefaultParagraphFont"/>
    <w:link w:val="Footer"/>
    <w:uiPriority w:val="99"/>
    <w:rsid w:val="00D67CEA"/>
    <w:rPr>
      <w:rFonts w:ascii="Times New Roman" w:eastAsia="Times New Roman" w:hAnsi="Times New Roman" w:cs="Times New Roman"/>
      <w:sz w:val="24"/>
      <w:szCs w:val="24"/>
      <w:lang w:val="de-DE" w:eastAsia="de-DE"/>
    </w:rPr>
  </w:style>
  <w:style w:type="paragraph" w:styleId="Caption">
    <w:name w:val="caption"/>
    <w:basedOn w:val="Normal"/>
    <w:next w:val="Normal"/>
    <w:uiPriority w:val="35"/>
    <w:unhideWhenUsed/>
    <w:qFormat/>
    <w:rsid w:val="00D67CEA"/>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1720475">
      <w:bodyDiv w:val="1"/>
      <w:marLeft w:val="0"/>
      <w:marRight w:val="0"/>
      <w:marTop w:val="0"/>
      <w:marBottom w:val="0"/>
      <w:divBdr>
        <w:top w:val="none" w:sz="0" w:space="0" w:color="auto"/>
        <w:left w:val="none" w:sz="0" w:space="0" w:color="auto"/>
        <w:bottom w:val="none" w:sz="0" w:space="0" w:color="auto"/>
        <w:right w:val="none" w:sz="0" w:space="0" w:color="auto"/>
      </w:divBdr>
    </w:div>
    <w:div w:id="616987535">
      <w:bodyDiv w:val="1"/>
      <w:marLeft w:val="0"/>
      <w:marRight w:val="0"/>
      <w:marTop w:val="0"/>
      <w:marBottom w:val="0"/>
      <w:divBdr>
        <w:top w:val="none" w:sz="0" w:space="0" w:color="auto"/>
        <w:left w:val="none" w:sz="0" w:space="0" w:color="auto"/>
        <w:bottom w:val="none" w:sz="0" w:space="0" w:color="auto"/>
        <w:right w:val="none" w:sz="0" w:space="0" w:color="auto"/>
      </w:divBdr>
    </w:div>
    <w:div w:id="1191987471">
      <w:bodyDiv w:val="1"/>
      <w:marLeft w:val="0"/>
      <w:marRight w:val="0"/>
      <w:marTop w:val="0"/>
      <w:marBottom w:val="0"/>
      <w:divBdr>
        <w:top w:val="none" w:sz="0" w:space="0" w:color="auto"/>
        <w:left w:val="none" w:sz="0" w:space="0" w:color="auto"/>
        <w:bottom w:val="none" w:sz="0" w:space="0" w:color="auto"/>
        <w:right w:val="none" w:sz="0" w:space="0" w:color="auto"/>
      </w:divBdr>
    </w:div>
    <w:div w:id="1327514950">
      <w:bodyDiv w:val="1"/>
      <w:marLeft w:val="0"/>
      <w:marRight w:val="0"/>
      <w:marTop w:val="0"/>
      <w:marBottom w:val="0"/>
      <w:divBdr>
        <w:top w:val="none" w:sz="0" w:space="0" w:color="auto"/>
        <w:left w:val="none" w:sz="0" w:space="0" w:color="auto"/>
        <w:bottom w:val="none" w:sz="0" w:space="0" w:color="auto"/>
        <w:right w:val="none" w:sz="0" w:space="0" w:color="auto"/>
      </w:divBdr>
    </w:div>
    <w:div w:id="1773012037">
      <w:bodyDiv w:val="1"/>
      <w:marLeft w:val="0"/>
      <w:marRight w:val="0"/>
      <w:marTop w:val="0"/>
      <w:marBottom w:val="0"/>
      <w:divBdr>
        <w:top w:val="none" w:sz="0" w:space="0" w:color="auto"/>
        <w:left w:val="none" w:sz="0" w:space="0" w:color="auto"/>
        <w:bottom w:val="none" w:sz="0" w:space="0" w:color="auto"/>
        <w:right w:val="none" w:sz="0" w:space="0" w:color="auto"/>
      </w:divBdr>
    </w:div>
    <w:div w:id="1848011527">
      <w:bodyDiv w:val="1"/>
      <w:marLeft w:val="0"/>
      <w:marRight w:val="0"/>
      <w:marTop w:val="0"/>
      <w:marBottom w:val="0"/>
      <w:divBdr>
        <w:top w:val="none" w:sz="0" w:space="0" w:color="auto"/>
        <w:left w:val="none" w:sz="0" w:space="0" w:color="auto"/>
        <w:bottom w:val="none" w:sz="0" w:space="0" w:color="auto"/>
        <w:right w:val="none" w:sz="0" w:space="0" w:color="auto"/>
      </w:divBdr>
    </w:div>
    <w:div w:id="1897231160">
      <w:bodyDiv w:val="1"/>
      <w:marLeft w:val="0"/>
      <w:marRight w:val="0"/>
      <w:marTop w:val="0"/>
      <w:marBottom w:val="0"/>
      <w:divBdr>
        <w:top w:val="none" w:sz="0" w:space="0" w:color="auto"/>
        <w:left w:val="none" w:sz="0" w:space="0" w:color="auto"/>
        <w:bottom w:val="none" w:sz="0" w:space="0" w:color="auto"/>
        <w:right w:val="none" w:sz="0" w:space="0" w:color="auto"/>
      </w:divBdr>
    </w:div>
    <w:div w:id="2062827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b:Source>
    <b:Tag>LiK95</b:Tag>
    <b:SourceType>JournalArticle</b:SourceType>
    <b:Guid>{5F9D3D7A-B97C-4C9B-8DFB-22ADCF3E381A}</b:Guid>
    <b:Title>Simultaneous measurement of flow in the superior mesenteric vein and artery with cine phase-contrast MR imaging: value in diagnosis of chronic mesenteric ischemia—work in progress</b:Title>
    <b:Year>1995</b:Year>
    <b:Author>
      <b:Author>
        <b:NameList>
          <b:Person>
            <b:Last>Li KC</b:Last>
            <b:First>Hopkins</b:First>
            <b:Middle>KL, Dalman RL, Song CK</b:Middle>
          </b:Person>
        </b:NameList>
      </b:Author>
    </b:Author>
    <b:JournalName>Radiology</b:JournalName>
    <b:Pages>327–330</b:Pages>
    <b:Volume>194</b:Volume>
    <b:Issue>2</b:Issue>
    <b:RefOrder>1</b:RefOrder>
  </b:Source>
</b:Sources>
</file>

<file path=customXml/itemProps1.xml><?xml version="1.0" encoding="utf-8"?>
<ds:datastoreItem xmlns:ds="http://schemas.openxmlformats.org/officeDocument/2006/customXml" ds:itemID="{3ED4ED1D-DEE3-428E-84C3-EAD58BCF62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88</TotalTime>
  <Pages>7</Pages>
  <Words>3466</Words>
  <Characters>19759</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UWMP</Company>
  <LinksUpToDate>false</LinksUpToDate>
  <CharactersWithSpaces>23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Roberts</dc:creator>
  <cp:keywords/>
  <dc:description/>
  <cp:lastModifiedBy>Grant Roberts</cp:lastModifiedBy>
  <cp:revision>15</cp:revision>
  <dcterms:created xsi:type="dcterms:W3CDTF">2017-11-08T21:19:00Z</dcterms:created>
  <dcterms:modified xsi:type="dcterms:W3CDTF">2018-10-08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magnetic-resonance-imaging</vt:lpwstr>
  </property>
  <property fmtid="{D5CDD505-2E9C-101B-9397-08002B2CF9AE}" pid="13" name="Mendeley Recent Style Name 5_1">
    <vt:lpwstr>Journal Of Magnetic Resonance Imaging</vt:lpwstr>
  </property>
  <property fmtid="{D5CDD505-2E9C-101B-9397-08002B2CF9AE}" pid="14" name="Mendeley Recent Style Id 6_1">
    <vt:lpwstr>http://www.zotero.org/styles/journal-of-magnetic-resonance-imaging-2017</vt:lpwstr>
  </property>
  <property fmtid="{D5CDD505-2E9C-101B-9397-08002B2CF9AE}" pid="15" name="Mendeley Recent Style Name 6_1">
    <vt:lpwstr>Journal of Magnetic Resonance Imaging 2017</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1a1798a-e9a8-3b80-bbf9-edf504ad18fe</vt:lpwstr>
  </property>
  <property fmtid="{D5CDD505-2E9C-101B-9397-08002B2CF9AE}" pid="24" name="Mendeley Citation Style_1">
    <vt:lpwstr>http://www.zotero.org/styles/american-medical-association</vt:lpwstr>
  </property>
</Properties>
</file>